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77777777" w:rsidR="009C6299" w:rsidRPr="00375814" w:rsidRDefault="009C6299" w:rsidP="009C6299">
      <w:commentRangeStart w:id="2"/>
      <w:r w:rsidRPr="00375814">
        <w:t xml:space="preserve">This dissertation how </w:t>
      </w:r>
      <w:proofErr w:type="gramStart"/>
      <w:r w:rsidRPr="00375814">
        <w:t>a big data climate pattern detection system design strategies</w:t>
      </w:r>
      <w:proofErr w:type="gramEnd"/>
      <w:r w:rsidRPr="00375814">
        <w:t xml:space="preserve"> in Colombia</w:t>
      </w:r>
      <w:commentRangeEnd w:id="2"/>
      <w:r w:rsidR="008E521D">
        <w:rPr>
          <w:rStyle w:val="CommentReference"/>
        </w:rPr>
        <w:commentReference w:id="2"/>
      </w:r>
    </w:p>
    <w:p w14:paraId="2CA12D2E" w14:textId="77777777" w:rsidR="00F83B12" w:rsidRPr="00375814" w:rsidRDefault="00F83B12" w:rsidP="00F83B12">
      <w:pPr>
        <w:pStyle w:val="Heading2"/>
      </w:pPr>
      <w:r w:rsidRPr="00375814">
        <w:t>Problem statement</w:t>
      </w:r>
    </w:p>
    <w:p w14:paraId="3E4F124E" w14:textId="77777777"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or example; orientation of buildings, sizing and positioning of openings, choice of materials and use of passive heating and ventilation. These techniques require an understanding of local and regional climate conditions across different time frames. The project proposes that knowledge discovery applied to weather data can link specific design strategies with a spe</w:t>
      </w:r>
      <w:r w:rsidR="00493014">
        <w:rPr>
          <w:rFonts w:cs="Arial"/>
          <w:lang w:eastAsia="en-US" w:bidi="ar-SA"/>
        </w:rPr>
        <w:t xml:space="preserve">cific location and time frame.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52432F3C" w14:textId="77777777" w:rsidR="00E732DE" w:rsidRPr="00375814" w:rsidRDefault="00E732DE" w:rsidP="00E732DE">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lastRenderedPageBreak/>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77777777" w:rsidR="00214A4B" w:rsidRPr="00375814"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75296EF0" w14:textId="77777777" w:rsidR="00643CEE" w:rsidRPr="00375814" w:rsidRDefault="00F83B12" w:rsidP="00375814">
      <w:pPr>
        <w:pStyle w:val="Heading2"/>
      </w:pPr>
      <w:commentRangeStart w:id="3"/>
      <w:r w:rsidRPr="00375814">
        <w:t>Approach</w:t>
      </w:r>
      <w:commentRangeEnd w:id="3"/>
      <w:r w:rsidR="008E521D">
        <w:rPr>
          <w:rStyle w:val="CommentReference"/>
          <w:rFonts w:ascii="Arial" w:eastAsia="Times New Roman" w:hAnsi="Arial" w:cs="Times New Roman"/>
          <w:color w:val="auto"/>
        </w:rPr>
        <w:commentReference w:id="3"/>
      </w:r>
    </w:p>
    <w:tbl>
      <w:tblPr>
        <w:tblStyle w:val="TableGrid"/>
        <w:tblW w:w="9026" w:type="dxa"/>
        <w:jc w:val="center"/>
        <w:tblCellMar>
          <w:bottom w:w="57" w:type="dxa"/>
        </w:tblCellMar>
        <w:tblLook w:val="04A0" w:firstRow="1" w:lastRow="0" w:firstColumn="1" w:lastColumn="0" w:noHBand="0" w:noVBand="1"/>
      </w:tblPr>
      <w:tblGrid>
        <w:gridCol w:w="1305"/>
        <w:gridCol w:w="7721"/>
      </w:tblGrid>
      <w:tr w:rsidR="00643CEE" w:rsidRPr="00375814" w14:paraId="5B130F60" w14:textId="77777777" w:rsidTr="00D96118">
        <w:trPr>
          <w:jc w:val="center"/>
        </w:trPr>
        <w:tc>
          <w:tcPr>
            <w:tcW w:w="1168" w:type="dxa"/>
            <w:shd w:val="clear" w:color="auto" w:fill="222A35" w:themeFill="text2" w:themeFillShade="80"/>
            <w:vAlign w:val="center"/>
          </w:tcPr>
          <w:p w14:paraId="5191DACF"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tep</w:t>
            </w:r>
          </w:p>
        </w:tc>
        <w:tc>
          <w:tcPr>
            <w:tcW w:w="7858" w:type="dxa"/>
            <w:shd w:val="clear" w:color="auto" w:fill="222A35" w:themeFill="text2" w:themeFillShade="80"/>
            <w:vAlign w:val="center"/>
          </w:tcPr>
          <w:p w14:paraId="63840725"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hort Description</w:t>
            </w:r>
          </w:p>
        </w:tc>
      </w:tr>
      <w:tr w:rsidR="00643CEE" w:rsidRPr="00375814" w14:paraId="2D523128" w14:textId="77777777" w:rsidTr="00D96118">
        <w:trPr>
          <w:jc w:val="center"/>
        </w:trPr>
        <w:tc>
          <w:tcPr>
            <w:tcW w:w="1168" w:type="dxa"/>
          </w:tcPr>
          <w:p w14:paraId="0541B629" w14:textId="77777777" w:rsidR="00643CEE" w:rsidRPr="00375814" w:rsidRDefault="00643CEE" w:rsidP="00F27D3B">
            <w:pPr>
              <w:rPr>
                <w:rFonts w:cs="Arial"/>
                <w:sz w:val="22"/>
                <w:szCs w:val="22"/>
                <w:lang w:val="en-GB"/>
              </w:rPr>
            </w:pPr>
            <w:r w:rsidRPr="00375814">
              <w:rPr>
                <w:rFonts w:cs="Arial"/>
                <w:sz w:val="22"/>
                <w:szCs w:val="22"/>
                <w:lang w:val="en-GB"/>
              </w:rPr>
              <w:t>Hypothesis</w:t>
            </w:r>
          </w:p>
        </w:tc>
        <w:tc>
          <w:tcPr>
            <w:tcW w:w="7858" w:type="dxa"/>
          </w:tcPr>
          <w:p w14:paraId="44F60608" w14:textId="77777777" w:rsidR="00643CEE" w:rsidRPr="00375814" w:rsidRDefault="00643CEE" w:rsidP="00F27D3B">
            <w:pPr>
              <w:rPr>
                <w:rFonts w:cs="Arial"/>
                <w:lang w:val="en-GB" w:eastAsia="en-US" w:bidi="ar-SA"/>
              </w:rPr>
            </w:pPr>
            <w:r w:rsidRPr="00375814">
              <w:rPr>
                <w:rFonts w:cs="Arial"/>
                <w:lang w:val="en-GB" w:eastAsia="en-US" w:bidi="ar-SA"/>
              </w:rPr>
              <w:t>KD techniques combined with a big weather data framework can help define localized approaches to building design and construction that improve living conditions and reduce energy consumption in Colombia.</w:t>
            </w:r>
          </w:p>
        </w:tc>
      </w:tr>
      <w:tr w:rsidR="00643CEE" w:rsidRPr="00375814" w14:paraId="050D6E67" w14:textId="77777777" w:rsidTr="00D96118">
        <w:trPr>
          <w:jc w:val="center"/>
        </w:trPr>
        <w:tc>
          <w:tcPr>
            <w:tcW w:w="1168" w:type="dxa"/>
          </w:tcPr>
          <w:p w14:paraId="4534939D" w14:textId="77777777" w:rsidR="00643CEE" w:rsidRPr="00375814" w:rsidRDefault="00643CEE" w:rsidP="00F27D3B">
            <w:pPr>
              <w:rPr>
                <w:rFonts w:cs="Arial"/>
                <w:sz w:val="22"/>
                <w:szCs w:val="22"/>
                <w:lang w:val="en-GB"/>
              </w:rPr>
            </w:pPr>
            <w:r w:rsidRPr="00375814">
              <w:rPr>
                <w:rFonts w:cs="Arial"/>
                <w:sz w:val="22"/>
                <w:szCs w:val="22"/>
                <w:lang w:val="en-GB"/>
              </w:rPr>
              <w:t>Research Methods</w:t>
            </w:r>
          </w:p>
        </w:tc>
        <w:tc>
          <w:tcPr>
            <w:tcW w:w="7858" w:type="dxa"/>
          </w:tcPr>
          <w:p w14:paraId="0D0FBDD6" w14:textId="77777777" w:rsidR="00643CEE" w:rsidRPr="00375814" w:rsidRDefault="00643CEE" w:rsidP="00F27D3B">
            <w:pPr>
              <w:rPr>
                <w:rFonts w:cs="Arial"/>
                <w:b/>
                <w:lang w:val="en-GB"/>
              </w:rPr>
            </w:pPr>
            <w:r w:rsidRPr="00375814">
              <w:rPr>
                <w:rFonts w:cs="Arial"/>
                <w:b/>
                <w:lang w:val="en-GB"/>
              </w:rPr>
              <w:t xml:space="preserve">Literature review: </w:t>
            </w:r>
            <w:r w:rsidRPr="00375814">
              <w:rPr>
                <w:rFonts w:cs="Arial"/>
                <w:lang w:val="en-GB"/>
              </w:rPr>
              <w:t xml:space="preserve">Big Data Architecture, Big Data Analytics methods, </w:t>
            </w:r>
            <w:r w:rsidRPr="00375814">
              <w:rPr>
                <w:rFonts w:cs="Arial"/>
                <w:color w:val="333333"/>
                <w:shd w:val="clear" w:color="auto" w:fill="FFFFFF"/>
                <w:lang w:val="en-GB"/>
              </w:rPr>
              <w:t>KD process models</w:t>
            </w:r>
            <w:r w:rsidRPr="00375814">
              <w:rPr>
                <w:rFonts w:cs="Arial"/>
                <w:lang w:val="en-GB"/>
              </w:rPr>
              <w:t xml:space="preserve">, </w:t>
            </w:r>
            <w:proofErr w:type="spellStart"/>
            <w:r w:rsidRPr="00375814">
              <w:rPr>
                <w:rFonts w:cs="Arial"/>
                <w:color w:val="333333"/>
                <w:shd w:val="clear" w:color="auto" w:fill="FFFFFF"/>
                <w:lang w:val="en-GB"/>
              </w:rPr>
              <w:t>Spatio</w:t>
            </w:r>
            <w:proofErr w:type="spellEnd"/>
            <w:r w:rsidRPr="00375814">
              <w:rPr>
                <w:rFonts w:cs="Arial"/>
                <w:color w:val="333333"/>
                <w:shd w:val="clear" w:color="auto" w:fill="FFFFFF"/>
                <w:lang w:val="en-GB"/>
              </w:rPr>
              <w:t>-temporal data mining</w:t>
            </w:r>
            <w:r w:rsidRPr="00375814">
              <w:rPr>
                <w:rFonts w:cs="Arial"/>
                <w:lang w:val="en-GB"/>
              </w:rPr>
              <w:t>, Data mining techniques applied to meteorology</w:t>
            </w:r>
          </w:p>
          <w:p w14:paraId="2FF27F61" w14:textId="77777777" w:rsidR="00643CEE" w:rsidRPr="00375814" w:rsidRDefault="00643CEE" w:rsidP="00F27D3B">
            <w:pPr>
              <w:rPr>
                <w:rFonts w:cs="Arial"/>
                <w:lang w:val="en-GB"/>
              </w:rPr>
            </w:pPr>
            <w:r w:rsidRPr="00375814">
              <w:rPr>
                <w:rFonts w:cs="Arial"/>
                <w:b/>
                <w:lang w:val="en-GB"/>
              </w:rPr>
              <w:t xml:space="preserve">Developing the application: </w:t>
            </w:r>
            <w:r w:rsidRPr="00375814">
              <w:rPr>
                <w:rFonts w:cs="Arial"/>
                <w:lang w:val="en-GB"/>
              </w:rPr>
              <w:t>Agile Model Driven Development</w:t>
            </w:r>
          </w:p>
        </w:tc>
      </w:tr>
      <w:tr w:rsidR="00643CEE" w:rsidRPr="00375814" w14:paraId="2F49D84C" w14:textId="77777777" w:rsidTr="00D96118">
        <w:trPr>
          <w:jc w:val="center"/>
        </w:trPr>
        <w:tc>
          <w:tcPr>
            <w:tcW w:w="1168" w:type="dxa"/>
          </w:tcPr>
          <w:p w14:paraId="6F5127CD" w14:textId="77777777" w:rsidR="00643CEE" w:rsidRPr="00375814" w:rsidRDefault="00643CEE" w:rsidP="00F27D3B">
            <w:pPr>
              <w:rPr>
                <w:rFonts w:cs="Arial"/>
                <w:sz w:val="22"/>
                <w:szCs w:val="22"/>
                <w:lang w:val="en-GB"/>
              </w:rPr>
            </w:pPr>
            <w:r w:rsidRPr="00375814">
              <w:rPr>
                <w:rFonts w:cs="Arial"/>
                <w:sz w:val="22"/>
                <w:szCs w:val="22"/>
                <w:lang w:val="en-GB"/>
              </w:rPr>
              <w:t>IT Artefact</w:t>
            </w:r>
          </w:p>
        </w:tc>
        <w:tc>
          <w:tcPr>
            <w:tcW w:w="7858" w:type="dxa"/>
          </w:tcPr>
          <w:p w14:paraId="1770E121" w14:textId="77777777" w:rsidR="00643CEE" w:rsidRPr="00375814" w:rsidRDefault="00643CEE" w:rsidP="00F27D3B">
            <w:pPr>
              <w:rPr>
                <w:rFonts w:cs="Arial"/>
                <w:lang w:val="en-GB"/>
              </w:rPr>
            </w:pPr>
            <w:r w:rsidRPr="00375814">
              <w:rPr>
                <w:rFonts w:cs="Arial"/>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14:paraId="607979FD" w14:textId="77777777" w:rsidR="00643CEE" w:rsidRPr="00375814" w:rsidRDefault="00643CEE" w:rsidP="00F27D3B">
            <w:pPr>
              <w:rPr>
                <w:rFonts w:cs="Arial"/>
                <w:lang w:val="en-GB"/>
              </w:rPr>
            </w:pPr>
            <w:r w:rsidRPr="00375814">
              <w:rPr>
                <w:rFonts w:cs="Arial"/>
                <w:lang w:val="en-GB"/>
              </w:rPr>
              <w:t>The application should also provide efficient storage, processing, management and security.</w:t>
            </w:r>
          </w:p>
        </w:tc>
      </w:tr>
      <w:tr w:rsidR="00643CEE" w:rsidRPr="00375814" w14:paraId="4386CE93" w14:textId="77777777" w:rsidTr="00D96118">
        <w:trPr>
          <w:trHeight w:val="1094"/>
          <w:jc w:val="center"/>
        </w:trPr>
        <w:tc>
          <w:tcPr>
            <w:tcW w:w="1168" w:type="dxa"/>
          </w:tcPr>
          <w:p w14:paraId="3EFB98FA" w14:textId="77777777" w:rsidR="00643CEE" w:rsidRPr="00375814" w:rsidRDefault="00643CEE" w:rsidP="00F27D3B">
            <w:pPr>
              <w:rPr>
                <w:rFonts w:cs="Arial"/>
                <w:sz w:val="22"/>
                <w:szCs w:val="22"/>
                <w:lang w:val="en-GB"/>
              </w:rPr>
            </w:pPr>
            <w:r w:rsidRPr="00375814">
              <w:rPr>
                <w:rFonts w:cs="Arial"/>
                <w:sz w:val="22"/>
                <w:szCs w:val="22"/>
                <w:lang w:val="en-GB"/>
              </w:rPr>
              <w:t>Evaluation</w:t>
            </w:r>
          </w:p>
        </w:tc>
        <w:tc>
          <w:tcPr>
            <w:tcW w:w="7858" w:type="dxa"/>
          </w:tcPr>
          <w:p w14:paraId="55287F98" w14:textId="77777777" w:rsidR="00643CEE" w:rsidRPr="00375814" w:rsidRDefault="00643CEE" w:rsidP="00F27D3B">
            <w:pPr>
              <w:rPr>
                <w:rFonts w:cs="Arial"/>
                <w:lang w:val="en-GB"/>
              </w:rPr>
            </w:pPr>
            <w:r w:rsidRPr="00375814">
              <w:rPr>
                <w:rFonts w:cs="Arial"/>
                <w:lang w:val="en-GB"/>
              </w:rPr>
              <w:t xml:space="preserve">Verification, validation and testing of the application using statistical comparisons and review by domain experts </w:t>
            </w:r>
          </w:p>
          <w:p w14:paraId="0DB3BCB8" w14:textId="77777777" w:rsidR="00643CEE" w:rsidRPr="00375814" w:rsidRDefault="00643CEE" w:rsidP="00F27D3B">
            <w:pPr>
              <w:rPr>
                <w:rFonts w:cs="Arial"/>
                <w:lang w:val="en-GB"/>
              </w:rPr>
            </w:pPr>
            <w:r w:rsidRPr="00375814">
              <w:rPr>
                <w:rFonts w:cs="Arial"/>
                <w:lang w:val="en-GB"/>
              </w:rPr>
              <w:t>Checking if useful localised construction approaches can be generated.</w:t>
            </w:r>
          </w:p>
          <w:p w14:paraId="435B91CC" w14:textId="77777777" w:rsidR="00643CEE" w:rsidRPr="00375814" w:rsidRDefault="00643CEE" w:rsidP="00F27D3B">
            <w:pPr>
              <w:rPr>
                <w:rFonts w:cs="Arial"/>
                <w:lang w:val="en-GB"/>
              </w:rPr>
            </w:pPr>
            <w:r w:rsidRPr="00375814">
              <w:rPr>
                <w:rFonts w:cs="Arial"/>
                <w:lang w:val="en-GB"/>
              </w:rPr>
              <w:t>Validation of application output:</w:t>
            </w:r>
          </w:p>
          <w:p w14:paraId="2AF5065E"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Statistical comparison of different knowledge discovery methods applied</w:t>
            </w:r>
          </w:p>
          <w:p w14:paraId="15021406"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lastRenderedPageBreak/>
              <w:t>Quality measures for methods applied. (Distance metrics for clustering)</w:t>
            </w:r>
          </w:p>
          <w:p w14:paraId="0BC6F5C9"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Test cases – identified by domain experts</w:t>
            </w:r>
          </w:p>
          <w:p w14:paraId="6ACFDE0F" w14:textId="77777777" w:rsidR="00643CEE" w:rsidRPr="00375814" w:rsidRDefault="00643CEE" w:rsidP="00010230">
            <w:pPr>
              <w:pStyle w:val="ListParagraph"/>
              <w:keepNext/>
              <w:numPr>
                <w:ilvl w:val="0"/>
                <w:numId w:val="5"/>
              </w:numPr>
              <w:spacing w:before="0" w:line="240" w:lineRule="auto"/>
              <w:jc w:val="left"/>
              <w:rPr>
                <w:rFonts w:cs="Arial"/>
                <w:lang w:val="en-GB"/>
              </w:rPr>
            </w:pPr>
            <w:r w:rsidRPr="00375814">
              <w:rPr>
                <w:rFonts w:cs="Arial"/>
                <w:lang w:val="en-GB"/>
              </w:rPr>
              <w:t>Interpretation of results by domain experts</w:t>
            </w:r>
          </w:p>
        </w:tc>
      </w:tr>
    </w:tbl>
    <w:p w14:paraId="25AFB140" w14:textId="6E82170F" w:rsidR="00643CEE" w:rsidRPr="00375814" w:rsidRDefault="00010230" w:rsidP="00010230">
      <w:pPr>
        <w:pStyle w:val="Caption"/>
        <w:rPr>
          <w:rFonts w:cs="Arial"/>
          <w:lang w:eastAsia="en-US" w:bidi="ar-SA"/>
        </w:rPr>
      </w:pPr>
      <w:bookmarkStart w:id="4" w:name="_Toc526246822"/>
      <w:r>
        <w:lastRenderedPageBreak/>
        <w:t xml:space="preserve">Table </w:t>
      </w:r>
      <w:fldSimple w:instr=" SEQ Table \* ARABIC ">
        <w:r w:rsidR="00FE6526">
          <w:rPr>
            <w:noProof/>
          </w:rPr>
          <w:t>1</w:t>
        </w:r>
      </w:fldSimple>
      <w:r>
        <w:t xml:space="preserve"> Key Research methods used in the dissertation</w:t>
      </w:r>
      <w:bookmarkEnd w:id="4"/>
    </w:p>
    <w:p w14:paraId="602FA18A" w14:textId="77777777" w:rsidR="00643CEE" w:rsidRPr="00375814" w:rsidRDefault="00643CEE" w:rsidP="00643CEE">
      <w:pPr>
        <w:pStyle w:val="NormalWeb"/>
        <w:rPr>
          <w:lang w:eastAsia="en-US"/>
        </w:rPr>
      </w:pPr>
      <w:r w:rsidRPr="00375814">
        <w:rPr>
          <w:rFonts w:cs="Arial"/>
          <w:b/>
          <w:bCs/>
          <w:lang w:eastAsia="en-US"/>
        </w:rPr>
        <w:t xml:space="preserve">Project Outline </w:t>
      </w:r>
    </w:p>
    <w:p w14:paraId="1E551B4E" w14:textId="77777777" w:rsidR="00643CEE" w:rsidRPr="00375814" w:rsidRDefault="00643CEE" w:rsidP="00643CEE">
      <w:pPr>
        <w:pStyle w:val="NormalWeb"/>
        <w:rPr>
          <w:b/>
          <w:sz w:val="20"/>
          <w:szCs w:val="20"/>
          <w:lang w:eastAsia="en-US"/>
        </w:rPr>
      </w:pPr>
    </w:p>
    <w:p w14:paraId="42052F97" w14:textId="77777777" w:rsidR="00643CEE" w:rsidRPr="00375814" w:rsidRDefault="00643CEE" w:rsidP="00D96118">
      <w:pPr>
        <w:rPr>
          <w:lang w:eastAsia="en-US"/>
        </w:rPr>
      </w:pPr>
      <w:r w:rsidRPr="00375814">
        <w:rPr>
          <w:b/>
          <w:lang w:eastAsia="en-US"/>
        </w:rPr>
        <w:t>Literature search and review</w:t>
      </w:r>
      <w:r w:rsidRPr="00375814">
        <w:rPr>
          <w:lang w:eastAsia="en-US"/>
        </w:rPr>
        <w:t xml:space="preserve"> to identify of KD principles applicable in weather, methods for evaluating KD techniques, existing big data architecture and frameworks in scientific applications and specifically in climatology and meteorology.</w:t>
      </w:r>
    </w:p>
    <w:p w14:paraId="5BFF8CCB" w14:textId="77777777" w:rsidR="00643CEE" w:rsidRPr="00375814" w:rsidRDefault="00643CEE" w:rsidP="00643CEE">
      <w:pPr>
        <w:pStyle w:val="NormalWeb"/>
        <w:rPr>
          <w:sz w:val="20"/>
          <w:szCs w:val="20"/>
          <w:lang w:eastAsia="en-US"/>
        </w:rPr>
      </w:pPr>
    </w:p>
    <w:p w14:paraId="75C938E3" w14:textId="77777777" w:rsidR="00643CEE" w:rsidRPr="00375814" w:rsidRDefault="00643CEE" w:rsidP="00643CEE">
      <w:pPr>
        <w:pStyle w:val="NormalWeb"/>
        <w:rPr>
          <w:b/>
          <w:sz w:val="20"/>
          <w:szCs w:val="20"/>
          <w:lang w:eastAsia="en-US"/>
        </w:rPr>
      </w:pPr>
      <w:r w:rsidRPr="00375814">
        <w:rPr>
          <w:b/>
          <w:sz w:val="20"/>
          <w:szCs w:val="20"/>
          <w:lang w:eastAsia="en-US"/>
        </w:rPr>
        <w:t>Development phases and workflows time distribution:</w:t>
      </w:r>
    </w:p>
    <w:p w14:paraId="439840F2" w14:textId="77777777" w:rsidR="00A6556A" w:rsidRDefault="00643CEE" w:rsidP="00A6556A">
      <w:pPr>
        <w:pStyle w:val="NormalWeb"/>
        <w:keepNext/>
      </w:pPr>
      <w:r w:rsidRPr="00375814">
        <w:rPr>
          <w:b/>
          <w:noProof/>
          <w:sz w:val="20"/>
          <w:szCs w:val="20"/>
          <w:lang w:eastAsia="en-US"/>
        </w:rPr>
        <w:drawing>
          <wp:inline distT="0" distB="0" distL="0" distR="0" wp14:anchorId="4D4EC01B" wp14:editId="612CAA4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3004DB8" w14:textId="22DAFCDE" w:rsidR="00643CEE" w:rsidRPr="00375814" w:rsidRDefault="00A6556A" w:rsidP="00A6556A">
      <w:pPr>
        <w:pStyle w:val="Caption"/>
        <w:jc w:val="left"/>
        <w:rPr>
          <w:b/>
          <w:sz w:val="20"/>
          <w:szCs w:val="20"/>
          <w:lang w:eastAsia="en-US"/>
        </w:rPr>
      </w:pPr>
      <w:bookmarkStart w:id="5" w:name="_Toc527463438"/>
      <w:r>
        <w:t xml:space="preserve">Figure </w:t>
      </w:r>
      <w:fldSimple w:instr=" SEQ Figure \* ARABIC ">
        <w:r w:rsidR="00FE6526">
          <w:rPr>
            <w:noProof/>
          </w:rPr>
          <w:t>1</w:t>
        </w:r>
      </w:fldSimple>
      <w:r>
        <w:t xml:space="preserve"> process diagram</w:t>
      </w:r>
      <w:bookmarkEnd w:id="5"/>
    </w:p>
    <w:p w14:paraId="7DB26275" w14:textId="77777777" w:rsidR="00643CEE" w:rsidRPr="00375814" w:rsidRDefault="00643CEE" w:rsidP="00643CEE">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643CEE" w:rsidRPr="00375814" w14:paraId="24476EFC" w14:textId="77777777" w:rsidTr="00F27D3B">
        <w:tc>
          <w:tcPr>
            <w:tcW w:w="1550" w:type="dxa"/>
          </w:tcPr>
          <w:p w14:paraId="3F7821CF" w14:textId="77777777" w:rsidR="00643CEE" w:rsidRPr="00375814" w:rsidRDefault="00643CEE" w:rsidP="00F27D3B">
            <w:pPr>
              <w:pStyle w:val="NormalWeb"/>
              <w:rPr>
                <w:b/>
                <w:sz w:val="20"/>
                <w:szCs w:val="20"/>
                <w:lang w:val="en-GB" w:eastAsia="en-US"/>
              </w:rPr>
            </w:pPr>
            <w:r w:rsidRPr="00375814">
              <w:rPr>
                <w:b/>
                <w:sz w:val="20"/>
                <w:szCs w:val="20"/>
                <w:lang w:val="en-GB" w:eastAsia="en-US"/>
              </w:rPr>
              <w:t>Activity</w:t>
            </w:r>
          </w:p>
        </w:tc>
        <w:tc>
          <w:tcPr>
            <w:tcW w:w="3125" w:type="dxa"/>
          </w:tcPr>
          <w:p w14:paraId="7EB5CD0D" w14:textId="77777777" w:rsidR="00643CEE" w:rsidRPr="00375814" w:rsidRDefault="00643CEE" w:rsidP="00F27D3B">
            <w:pPr>
              <w:pStyle w:val="NormalWeb"/>
              <w:rPr>
                <w:b/>
                <w:sz w:val="20"/>
                <w:szCs w:val="20"/>
                <w:lang w:val="en-GB" w:eastAsia="en-US"/>
              </w:rPr>
            </w:pPr>
            <w:r w:rsidRPr="00375814">
              <w:rPr>
                <w:b/>
                <w:sz w:val="20"/>
                <w:szCs w:val="20"/>
                <w:lang w:val="en-GB" w:eastAsia="en-US"/>
              </w:rPr>
              <w:t>Techniques</w:t>
            </w:r>
          </w:p>
        </w:tc>
        <w:tc>
          <w:tcPr>
            <w:tcW w:w="1547" w:type="dxa"/>
          </w:tcPr>
          <w:p w14:paraId="1F88572C" w14:textId="77777777" w:rsidR="00643CEE" w:rsidRPr="00375814" w:rsidRDefault="00643CEE" w:rsidP="00F27D3B">
            <w:pPr>
              <w:pStyle w:val="NormalWeb"/>
              <w:rPr>
                <w:b/>
                <w:sz w:val="20"/>
                <w:szCs w:val="20"/>
                <w:lang w:val="en-GB" w:eastAsia="en-US"/>
              </w:rPr>
            </w:pPr>
            <w:r w:rsidRPr="00375814">
              <w:rPr>
                <w:b/>
                <w:sz w:val="20"/>
                <w:szCs w:val="20"/>
                <w:lang w:val="en-GB" w:eastAsia="en-US"/>
              </w:rPr>
              <w:t>Deliverables</w:t>
            </w:r>
          </w:p>
        </w:tc>
        <w:tc>
          <w:tcPr>
            <w:tcW w:w="2074" w:type="dxa"/>
          </w:tcPr>
          <w:p w14:paraId="4C84F8BE" w14:textId="77777777" w:rsidR="00643CEE" w:rsidRPr="00375814" w:rsidRDefault="00643CEE" w:rsidP="00F27D3B">
            <w:pPr>
              <w:pStyle w:val="NormalWeb"/>
              <w:rPr>
                <w:b/>
                <w:sz w:val="20"/>
                <w:szCs w:val="20"/>
                <w:lang w:val="en-GB" w:eastAsia="en-US"/>
              </w:rPr>
            </w:pPr>
            <w:r w:rsidRPr="00375814">
              <w:rPr>
                <w:b/>
                <w:sz w:val="20"/>
                <w:szCs w:val="20"/>
                <w:lang w:val="en-GB" w:eastAsia="en-US"/>
              </w:rPr>
              <w:t>Diagrams</w:t>
            </w:r>
          </w:p>
        </w:tc>
      </w:tr>
      <w:tr w:rsidR="00643CEE" w:rsidRPr="00375814" w14:paraId="2D8270B3" w14:textId="77777777" w:rsidTr="00F27D3B">
        <w:tc>
          <w:tcPr>
            <w:tcW w:w="1550" w:type="dxa"/>
          </w:tcPr>
          <w:p w14:paraId="63798AD8"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capture and modelling</w:t>
            </w:r>
          </w:p>
          <w:p w14:paraId="48D05D61" w14:textId="77777777" w:rsidR="00643CEE" w:rsidRPr="00375814" w:rsidRDefault="00643CEE" w:rsidP="00F27D3B">
            <w:pPr>
              <w:pStyle w:val="NormalWeb"/>
              <w:rPr>
                <w:b/>
                <w:sz w:val="20"/>
                <w:szCs w:val="20"/>
                <w:lang w:val="en-GB" w:eastAsia="en-US"/>
              </w:rPr>
            </w:pPr>
          </w:p>
        </w:tc>
        <w:tc>
          <w:tcPr>
            <w:tcW w:w="3125" w:type="dxa"/>
          </w:tcPr>
          <w:p w14:paraId="7C9B3511" w14:textId="77777777" w:rsidR="00643CEE" w:rsidRPr="00375814" w:rsidRDefault="00643CEE" w:rsidP="00F27D3B">
            <w:pPr>
              <w:pStyle w:val="NormalWeb"/>
              <w:rPr>
                <w:sz w:val="20"/>
                <w:szCs w:val="20"/>
                <w:lang w:val="en-GB" w:eastAsia="en-US"/>
              </w:rPr>
            </w:pPr>
            <w:r w:rsidRPr="00375814">
              <w:rPr>
                <w:sz w:val="20"/>
                <w:szCs w:val="20"/>
                <w:lang w:val="en-GB" w:eastAsia="en-US"/>
              </w:rPr>
              <w:t>Text descriptions of use cases and requirements</w:t>
            </w:r>
          </w:p>
          <w:p w14:paraId="694FBD6B"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ling</w:t>
            </w:r>
          </w:p>
          <w:p w14:paraId="33228F9C" w14:textId="77777777" w:rsidR="00643CEE" w:rsidRPr="00375814" w:rsidRDefault="00643CEE" w:rsidP="00F27D3B">
            <w:pPr>
              <w:pStyle w:val="NormalWeb"/>
              <w:rPr>
                <w:sz w:val="20"/>
                <w:szCs w:val="20"/>
                <w:lang w:val="en-GB" w:eastAsia="en-US"/>
              </w:rPr>
            </w:pPr>
            <w:r w:rsidRPr="00375814">
              <w:rPr>
                <w:sz w:val="20"/>
                <w:szCs w:val="20"/>
                <w:lang w:val="en-GB" w:eastAsia="en-US"/>
              </w:rPr>
              <w:t>Architectural modelling, prototypes</w:t>
            </w:r>
          </w:p>
        </w:tc>
        <w:tc>
          <w:tcPr>
            <w:tcW w:w="1547" w:type="dxa"/>
          </w:tcPr>
          <w:p w14:paraId="4FEC1010"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2E311F17" w14:textId="77777777" w:rsidR="00643CEE" w:rsidRPr="00375814" w:rsidRDefault="00643CEE" w:rsidP="00F27D3B">
            <w:pPr>
              <w:pStyle w:val="NormalWeb"/>
              <w:rPr>
                <w:sz w:val="20"/>
                <w:szCs w:val="20"/>
                <w:lang w:val="en-GB" w:eastAsia="en-US"/>
              </w:rPr>
            </w:pPr>
            <w:r w:rsidRPr="00375814">
              <w:rPr>
                <w:sz w:val="20"/>
                <w:szCs w:val="20"/>
                <w:lang w:val="en-GB" w:eastAsia="en-US"/>
              </w:rPr>
              <w:t>Use case, Package</w:t>
            </w:r>
          </w:p>
        </w:tc>
      </w:tr>
      <w:tr w:rsidR="00643CEE" w:rsidRPr="00375814" w14:paraId="4DF5A669" w14:textId="77777777" w:rsidTr="00F27D3B">
        <w:tc>
          <w:tcPr>
            <w:tcW w:w="1550" w:type="dxa"/>
          </w:tcPr>
          <w:p w14:paraId="002A577A"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analysis</w:t>
            </w:r>
          </w:p>
        </w:tc>
        <w:tc>
          <w:tcPr>
            <w:tcW w:w="3125" w:type="dxa"/>
          </w:tcPr>
          <w:p w14:paraId="736A8BA1" w14:textId="77777777" w:rsidR="00643CEE" w:rsidRPr="00375814" w:rsidRDefault="00643CEE" w:rsidP="00F27D3B">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597B950D" w14:textId="77777777" w:rsidR="00643CEE" w:rsidRPr="00375814" w:rsidRDefault="00643CEE" w:rsidP="00F27D3B">
            <w:pPr>
              <w:pStyle w:val="NormalWeb"/>
              <w:rPr>
                <w:sz w:val="20"/>
                <w:szCs w:val="20"/>
                <w:lang w:val="en-GB" w:eastAsia="en-US"/>
              </w:rPr>
            </w:pPr>
            <w:r w:rsidRPr="00375814">
              <w:rPr>
                <w:sz w:val="20"/>
                <w:szCs w:val="20"/>
                <w:lang w:val="en-GB" w:eastAsia="en-US"/>
              </w:rPr>
              <w:t>Analysis models</w:t>
            </w:r>
          </w:p>
        </w:tc>
        <w:tc>
          <w:tcPr>
            <w:tcW w:w="2074" w:type="dxa"/>
          </w:tcPr>
          <w:p w14:paraId="7511FBCC" w14:textId="77777777" w:rsidR="00643CEE" w:rsidRPr="00375814" w:rsidRDefault="00643CEE" w:rsidP="00F27D3B">
            <w:pPr>
              <w:pStyle w:val="NormalWeb"/>
              <w:rPr>
                <w:sz w:val="20"/>
                <w:szCs w:val="20"/>
                <w:lang w:val="en-GB" w:eastAsia="en-US"/>
              </w:rPr>
            </w:pPr>
            <w:r w:rsidRPr="00375814">
              <w:rPr>
                <w:sz w:val="20"/>
                <w:szCs w:val="20"/>
                <w:lang w:val="en-GB" w:eastAsia="en-US"/>
              </w:rPr>
              <w:t xml:space="preserve">Class, Object, Communication </w:t>
            </w:r>
          </w:p>
        </w:tc>
      </w:tr>
      <w:tr w:rsidR="00643CEE" w:rsidRPr="00375814" w14:paraId="30CED8A8" w14:textId="77777777" w:rsidTr="00F27D3B">
        <w:tc>
          <w:tcPr>
            <w:tcW w:w="1550" w:type="dxa"/>
          </w:tcPr>
          <w:p w14:paraId="63FDFA29" w14:textId="77777777" w:rsidR="00643CEE" w:rsidRPr="00375814" w:rsidRDefault="00643CEE" w:rsidP="00F27D3B">
            <w:pPr>
              <w:pStyle w:val="NormalWeb"/>
              <w:rPr>
                <w:b/>
                <w:sz w:val="20"/>
                <w:szCs w:val="20"/>
                <w:lang w:val="en-GB" w:eastAsia="en-US"/>
              </w:rPr>
            </w:pPr>
            <w:r w:rsidRPr="00375814">
              <w:rPr>
                <w:b/>
                <w:sz w:val="20"/>
                <w:szCs w:val="20"/>
                <w:lang w:val="en-GB" w:eastAsia="en-US"/>
              </w:rPr>
              <w:t>System and architecture design</w:t>
            </w:r>
          </w:p>
        </w:tc>
        <w:tc>
          <w:tcPr>
            <w:tcW w:w="3125" w:type="dxa"/>
          </w:tcPr>
          <w:p w14:paraId="2172E5F1" w14:textId="77777777" w:rsidR="00643CEE" w:rsidRPr="00375814" w:rsidRDefault="00643CEE" w:rsidP="00F27D3B">
            <w:pPr>
              <w:pStyle w:val="NormalWeb"/>
              <w:rPr>
                <w:sz w:val="20"/>
                <w:szCs w:val="20"/>
                <w:lang w:val="en-GB" w:eastAsia="en-US"/>
              </w:rPr>
            </w:pPr>
            <w:r w:rsidRPr="00375814">
              <w:rPr>
                <w:sz w:val="20"/>
                <w:szCs w:val="20"/>
                <w:lang w:val="en-GB" w:eastAsia="en-US"/>
              </w:rPr>
              <w:t>Design patterns identified</w:t>
            </w:r>
          </w:p>
        </w:tc>
        <w:tc>
          <w:tcPr>
            <w:tcW w:w="1547" w:type="dxa"/>
          </w:tcPr>
          <w:p w14:paraId="4FEC095E" w14:textId="77777777" w:rsidR="00643CEE" w:rsidRPr="00375814" w:rsidRDefault="00643CEE" w:rsidP="00F27D3B">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2D304B8B" w14:textId="77777777" w:rsidR="00643CEE" w:rsidRPr="00375814" w:rsidRDefault="00643CEE" w:rsidP="00F27D3B">
            <w:pPr>
              <w:pStyle w:val="NormalWeb"/>
              <w:rPr>
                <w:sz w:val="20"/>
                <w:szCs w:val="20"/>
                <w:lang w:val="en-GB" w:eastAsia="en-US"/>
              </w:rPr>
            </w:pPr>
            <w:r w:rsidRPr="00375814">
              <w:rPr>
                <w:sz w:val="20"/>
                <w:szCs w:val="20"/>
                <w:lang w:val="en-GB" w:eastAsia="en-US"/>
              </w:rPr>
              <w:t>Package, Component, Deployment, Class</w:t>
            </w:r>
          </w:p>
        </w:tc>
      </w:tr>
      <w:tr w:rsidR="00643CEE" w:rsidRPr="00375814" w14:paraId="342CEB2A" w14:textId="77777777" w:rsidTr="00F27D3B">
        <w:tc>
          <w:tcPr>
            <w:tcW w:w="1550" w:type="dxa"/>
          </w:tcPr>
          <w:p w14:paraId="0A5A719D" w14:textId="77777777" w:rsidR="00643CEE" w:rsidRPr="00375814" w:rsidRDefault="00643CEE" w:rsidP="00F27D3B">
            <w:pPr>
              <w:pStyle w:val="NormalWeb"/>
              <w:rPr>
                <w:b/>
                <w:sz w:val="20"/>
                <w:szCs w:val="20"/>
                <w:lang w:val="en-GB" w:eastAsia="en-US"/>
              </w:rPr>
            </w:pPr>
            <w:r w:rsidRPr="00375814">
              <w:rPr>
                <w:b/>
                <w:sz w:val="20"/>
                <w:szCs w:val="20"/>
                <w:lang w:val="en-GB" w:eastAsia="en-US"/>
              </w:rPr>
              <w:t>Class design</w:t>
            </w:r>
          </w:p>
        </w:tc>
        <w:tc>
          <w:tcPr>
            <w:tcW w:w="3125" w:type="dxa"/>
          </w:tcPr>
          <w:p w14:paraId="4AC53993"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0B3E9652" w14:textId="77777777" w:rsidR="00643CEE" w:rsidRPr="00375814" w:rsidRDefault="00643CEE" w:rsidP="00F27D3B">
            <w:pPr>
              <w:pStyle w:val="NormalWeb"/>
              <w:rPr>
                <w:sz w:val="20"/>
                <w:szCs w:val="20"/>
                <w:lang w:val="en-GB" w:eastAsia="en-US"/>
              </w:rPr>
            </w:pPr>
            <w:r w:rsidRPr="00375814">
              <w:rPr>
                <w:sz w:val="20"/>
                <w:szCs w:val="20"/>
                <w:lang w:val="en-GB" w:eastAsia="en-US"/>
              </w:rPr>
              <w:t>prototypes</w:t>
            </w:r>
          </w:p>
        </w:tc>
        <w:tc>
          <w:tcPr>
            <w:tcW w:w="1547" w:type="dxa"/>
          </w:tcPr>
          <w:p w14:paraId="7B197A10"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w:t>
            </w:r>
          </w:p>
        </w:tc>
        <w:tc>
          <w:tcPr>
            <w:tcW w:w="2074" w:type="dxa"/>
          </w:tcPr>
          <w:p w14:paraId="1B6CB372"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35E2FD07" w14:textId="77777777" w:rsidTr="00F27D3B">
        <w:tc>
          <w:tcPr>
            <w:tcW w:w="1550" w:type="dxa"/>
          </w:tcPr>
          <w:p w14:paraId="3A46806D" w14:textId="77777777" w:rsidR="00643CEE" w:rsidRPr="00375814" w:rsidRDefault="00643CEE" w:rsidP="00F27D3B">
            <w:pPr>
              <w:pStyle w:val="NormalWeb"/>
              <w:rPr>
                <w:b/>
                <w:sz w:val="20"/>
                <w:szCs w:val="20"/>
                <w:lang w:val="en-GB" w:eastAsia="en-US"/>
              </w:rPr>
            </w:pPr>
            <w:r w:rsidRPr="00375814">
              <w:rPr>
                <w:b/>
                <w:sz w:val="20"/>
                <w:szCs w:val="20"/>
                <w:lang w:val="en-GB" w:eastAsia="en-US"/>
              </w:rPr>
              <w:t>Interface design</w:t>
            </w:r>
          </w:p>
        </w:tc>
        <w:tc>
          <w:tcPr>
            <w:tcW w:w="3125" w:type="dxa"/>
          </w:tcPr>
          <w:p w14:paraId="3DB9AB17"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16E574DD"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BC0FE26"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01FE3854" w14:textId="77777777" w:rsidTr="00F27D3B">
        <w:tc>
          <w:tcPr>
            <w:tcW w:w="1550" w:type="dxa"/>
          </w:tcPr>
          <w:p w14:paraId="6011CDE2" w14:textId="77777777" w:rsidR="00643CEE" w:rsidRPr="00375814" w:rsidRDefault="00643CEE" w:rsidP="00F27D3B">
            <w:pPr>
              <w:pStyle w:val="NormalWeb"/>
              <w:rPr>
                <w:b/>
                <w:sz w:val="20"/>
                <w:szCs w:val="20"/>
                <w:lang w:val="en-GB" w:eastAsia="en-US"/>
              </w:rPr>
            </w:pPr>
            <w:r w:rsidRPr="00375814">
              <w:rPr>
                <w:b/>
                <w:sz w:val="20"/>
                <w:szCs w:val="20"/>
                <w:lang w:val="en-GB" w:eastAsia="en-US"/>
              </w:rPr>
              <w:t>Data management design</w:t>
            </w:r>
          </w:p>
        </w:tc>
        <w:tc>
          <w:tcPr>
            <w:tcW w:w="3125" w:type="dxa"/>
          </w:tcPr>
          <w:p w14:paraId="261436DD"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0897501"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data specification</w:t>
            </w:r>
          </w:p>
        </w:tc>
        <w:tc>
          <w:tcPr>
            <w:tcW w:w="2074" w:type="dxa"/>
          </w:tcPr>
          <w:p w14:paraId="645A9475"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5FEDCA73" w14:textId="77777777" w:rsidTr="00F27D3B">
        <w:tc>
          <w:tcPr>
            <w:tcW w:w="1550" w:type="dxa"/>
          </w:tcPr>
          <w:p w14:paraId="10C3B09B" w14:textId="77777777" w:rsidR="00643CEE" w:rsidRPr="00375814" w:rsidRDefault="00643CEE" w:rsidP="00F27D3B">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E5AE5BB"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component reuse</w:t>
            </w:r>
          </w:p>
        </w:tc>
        <w:tc>
          <w:tcPr>
            <w:tcW w:w="1547" w:type="dxa"/>
          </w:tcPr>
          <w:p w14:paraId="402C02FC" w14:textId="77777777" w:rsidR="00643CEE" w:rsidRPr="00375814" w:rsidRDefault="00643CEE" w:rsidP="00F27D3B">
            <w:pPr>
              <w:pStyle w:val="NormalWeb"/>
              <w:rPr>
                <w:sz w:val="20"/>
                <w:szCs w:val="20"/>
                <w:lang w:val="en-GB" w:eastAsia="en-US"/>
              </w:rPr>
            </w:pPr>
            <w:r w:rsidRPr="00375814">
              <w:rPr>
                <w:sz w:val="20"/>
                <w:szCs w:val="20"/>
                <w:lang w:val="en-GB" w:eastAsia="en-US"/>
              </w:rPr>
              <w:t>Constructed system, documentation</w:t>
            </w:r>
          </w:p>
        </w:tc>
        <w:tc>
          <w:tcPr>
            <w:tcW w:w="2074" w:type="dxa"/>
          </w:tcPr>
          <w:p w14:paraId="737B6565" w14:textId="77777777" w:rsidR="00643CEE" w:rsidRPr="00375814" w:rsidRDefault="00643CEE" w:rsidP="00F27D3B">
            <w:pPr>
              <w:pStyle w:val="NormalWeb"/>
              <w:rPr>
                <w:sz w:val="20"/>
                <w:szCs w:val="20"/>
                <w:lang w:val="en-GB" w:eastAsia="en-US"/>
              </w:rPr>
            </w:pPr>
          </w:p>
        </w:tc>
      </w:tr>
      <w:tr w:rsidR="00643CEE" w:rsidRPr="00375814" w14:paraId="6317352A" w14:textId="77777777" w:rsidTr="00F27D3B">
        <w:tc>
          <w:tcPr>
            <w:tcW w:w="1550" w:type="dxa"/>
          </w:tcPr>
          <w:p w14:paraId="407C9A3C" w14:textId="77777777" w:rsidR="00643CEE" w:rsidRPr="00375814" w:rsidRDefault="00643CEE" w:rsidP="00F27D3B">
            <w:pPr>
              <w:pStyle w:val="NormalWeb"/>
              <w:rPr>
                <w:b/>
                <w:sz w:val="20"/>
                <w:szCs w:val="20"/>
                <w:lang w:val="en-GB" w:eastAsia="en-US"/>
              </w:rPr>
            </w:pPr>
            <w:r w:rsidRPr="00375814">
              <w:rPr>
                <w:b/>
                <w:sz w:val="20"/>
                <w:szCs w:val="20"/>
                <w:lang w:val="en-GB" w:eastAsia="en-US"/>
              </w:rPr>
              <w:t>Testing</w:t>
            </w:r>
          </w:p>
        </w:tc>
        <w:tc>
          <w:tcPr>
            <w:tcW w:w="3125" w:type="dxa"/>
          </w:tcPr>
          <w:p w14:paraId="0735BE53"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3D3376A" w14:textId="77777777" w:rsidR="00643CEE" w:rsidRPr="00375814" w:rsidRDefault="00643CEE" w:rsidP="00F27D3B">
            <w:pPr>
              <w:pStyle w:val="NormalWeb"/>
              <w:rPr>
                <w:sz w:val="20"/>
                <w:szCs w:val="20"/>
                <w:lang w:val="en-GB" w:eastAsia="en-US"/>
              </w:rPr>
            </w:pPr>
            <w:r w:rsidRPr="00375814">
              <w:rPr>
                <w:sz w:val="20"/>
                <w:szCs w:val="20"/>
                <w:lang w:val="en-GB" w:eastAsia="en-US"/>
              </w:rPr>
              <w:t>Test plans, test cases, tested system</w:t>
            </w:r>
          </w:p>
        </w:tc>
        <w:tc>
          <w:tcPr>
            <w:tcW w:w="2074" w:type="dxa"/>
          </w:tcPr>
          <w:p w14:paraId="4901BF5D" w14:textId="77777777" w:rsidR="00643CEE" w:rsidRPr="00375814" w:rsidRDefault="00643CEE" w:rsidP="00010230">
            <w:pPr>
              <w:pStyle w:val="NormalWeb"/>
              <w:keepNext/>
              <w:rPr>
                <w:sz w:val="20"/>
                <w:szCs w:val="20"/>
                <w:lang w:val="en-GB" w:eastAsia="en-US"/>
              </w:rPr>
            </w:pPr>
          </w:p>
        </w:tc>
      </w:tr>
    </w:tbl>
    <w:p w14:paraId="0C5F790F" w14:textId="28DECA30" w:rsidR="00643CEE" w:rsidRPr="00375814" w:rsidRDefault="00010230" w:rsidP="00010230">
      <w:pPr>
        <w:pStyle w:val="Caption"/>
        <w:rPr>
          <w:b/>
          <w:sz w:val="20"/>
          <w:szCs w:val="20"/>
          <w:lang w:eastAsia="en-US"/>
        </w:rPr>
      </w:pPr>
      <w:bookmarkStart w:id="6" w:name="_Toc526246823"/>
      <w:r>
        <w:t xml:space="preserve">Table </w:t>
      </w:r>
      <w:fldSimple w:instr=" SEQ Table \* ARABIC ">
        <w:r w:rsidR="00FE6526">
          <w:rPr>
            <w:noProof/>
          </w:rPr>
          <w:t>2</w:t>
        </w:r>
      </w:fldSimple>
      <w:r>
        <w:t xml:space="preserve"> System development process</w:t>
      </w:r>
      <w:bookmarkEnd w:id="6"/>
    </w:p>
    <w:p w14:paraId="45B3DE09" w14:textId="77777777" w:rsidR="00643CEE" w:rsidRDefault="00643CEE" w:rsidP="00D96118">
      <w:pPr>
        <w:rPr>
          <w:lang w:eastAsia="en-US"/>
        </w:rPr>
      </w:pPr>
      <w:r w:rsidRPr="00375814">
        <w:rPr>
          <w:b/>
          <w:lang w:eastAsia="en-US"/>
        </w:rPr>
        <w:t>Evaluation:</w:t>
      </w:r>
      <w:r w:rsidRPr="00375814">
        <w:rPr>
          <w:lang w:eastAsia="en-US"/>
        </w:rPr>
        <w:t xml:space="preserve"> Results and output of the application evaluated using statistical methods identified for each of the implemented knowledge discovery methods. Application is evaluated through verification, validation and testing – tests identified during the requirements specification and revisited through the prototyping stages. Domain expert(s) presented with a series of studies and results from the application, opinion of experts captured and summarised.</w:t>
      </w:r>
    </w:p>
    <w:p w14:paraId="2059D1D8" w14:textId="77777777" w:rsidR="00084035" w:rsidRDefault="00084035" w:rsidP="00643CEE">
      <w:pPr>
        <w:pStyle w:val="NormalWeb"/>
        <w:rPr>
          <w:sz w:val="20"/>
          <w:szCs w:val="20"/>
          <w:lang w:eastAsia="en-US"/>
        </w:rPr>
      </w:pP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7777777" w:rsidR="00084035" w:rsidRDefault="00084035" w:rsidP="00084035">
      <w:pPr>
        <w:rPr>
          <w:lang w:eastAsia="en-US"/>
        </w:rPr>
      </w:pPr>
      <w:r>
        <w:rPr>
          <w:lang w:eastAsia="en-US"/>
        </w:rPr>
        <w:t xml:space="preserve">Low energy architectural design strategies to link weather patterns and design criteria. Weather data, spatiotemporal data mining, knowledge discovery with weather data. </w:t>
      </w:r>
      <w:r w:rsidRPr="008B7853">
        <w:rPr>
          <w:lang w:eastAsia="en-US"/>
        </w:rPr>
        <w:t>Workflow management for scientific big data systems</w:t>
      </w:r>
      <w:r>
        <w:rPr>
          <w:lang w:eastAsia="en-US"/>
        </w:rPr>
        <w:t>. Big data tools and applications in climate science. Big data application architecture and components.</w:t>
      </w:r>
    </w:p>
    <w:p w14:paraId="2BB5F57B" w14:textId="77777777" w:rsidR="00084035" w:rsidRDefault="00084035" w:rsidP="00084035">
      <w:pPr>
        <w:pStyle w:val="Heading3"/>
        <w:rPr>
          <w:lang w:eastAsia="en-US"/>
        </w:rPr>
      </w:pPr>
      <w:r>
        <w:rPr>
          <w:lang w:eastAsia="en-US"/>
        </w:rPr>
        <w:t>Application development:</w:t>
      </w:r>
    </w:p>
    <w:p w14:paraId="7E9737C3" w14:textId="77777777" w:rsidR="00084035" w:rsidRDefault="00084035" w:rsidP="00084035">
      <w:pPr>
        <w:rPr>
          <w:lang w:eastAsia="en-US"/>
        </w:rPr>
      </w:pPr>
      <w:r>
        <w:rPr>
          <w:lang w:eastAsia="en-US"/>
        </w:rPr>
        <w:t>UML based agile model driven development design</w:t>
      </w:r>
    </w:p>
    <w:p w14:paraId="0A432A01" w14:textId="77777777" w:rsidR="00084035" w:rsidRDefault="00084035" w:rsidP="00084035">
      <w:pPr>
        <w:pStyle w:val="Heading3"/>
        <w:rPr>
          <w:lang w:eastAsia="en-US"/>
        </w:rPr>
      </w:pPr>
      <w:r>
        <w:rPr>
          <w:lang w:eastAsia="en-US"/>
        </w:rPr>
        <w:t>Qualitative evaluation of artefact by domain experts:</w:t>
      </w:r>
    </w:p>
    <w:p w14:paraId="4DAF2D12" w14:textId="77777777" w:rsidR="00084035" w:rsidRPr="00C50803" w:rsidRDefault="00084035" w:rsidP="00084035">
      <w:pPr>
        <w:rPr>
          <w:lang w:eastAsia="en-US"/>
        </w:rPr>
      </w:pPr>
      <w:r>
        <w:rPr>
          <w:lang w:eastAsia="en-US"/>
        </w:rPr>
        <w:t>Presentations to and interviews with domain experts</w:t>
      </w:r>
    </w:p>
    <w:p w14:paraId="5460FB08" w14:textId="77777777" w:rsidR="00084035" w:rsidRDefault="00084035" w:rsidP="00084035">
      <w:pPr>
        <w:pStyle w:val="Heading3"/>
        <w:rPr>
          <w:lang w:eastAsia="en-US"/>
        </w:rPr>
      </w:pPr>
      <w:r>
        <w:rPr>
          <w:lang w:eastAsia="en-US"/>
        </w:rPr>
        <w:t>Quantitative evaluation of output from artefact results:</w:t>
      </w:r>
    </w:p>
    <w:p w14:paraId="278B4689" w14:textId="77777777" w:rsidR="00084035" w:rsidRDefault="00084035" w:rsidP="00084035">
      <w:r>
        <w:t>Statistical comparison of different knowledge discovery methods. Quality measures for methods applied (distance metrics for clustering). Results of test cases (identified by domain experts) checked against expected results. Results interpreted by domain experts.</w:t>
      </w:r>
    </w:p>
    <w:p w14:paraId="251DCD70" w14:textId="77777777" w:rsidR="00084035" w:rsidRPr="00375814" w:rsidRDefault="00084035" w:rsidP="00643CEE">
      <w:pPr>
        <w:pStyle w:val="NormalWeb"/>
        <w:rPr>
          <w:sz w:val="20"/>
          <w:szCs w:val="20"/>
          <w:lang w:eastAsia="en-US"/>
        </w:rPr>
      </w:pPr>
    </w:p>
    <w:p w14:paraId="035F0919" w14:textId="77777777" w:rsidR="00F83B12" w:rsidRPr="00375814" w:rsidRDefault="00F83B12" w:rsidP="00F83B12">
      <w:pPr>
        <w:pStyle w:val="Heading2"/>
      </w:pPr>
      <w:r w:rsidRPr="00375814">
        <w:t>Outcome</w:t>
      </w:r>
      <w:r w:rsidR="00392C61">
        <w:t xml:space="preserve"> (description the goals)</w:t>
      </w:r>
    </w:p>
    <w:p w14:paraId="6FECBB87" w14:textId="77777777"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KD)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lastRenderedPageBreak/>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777777"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t>Chapter 2. Background and review of literature</w:t>
      </w:r>
    </w:p>
    <w:p w14:paraId="2D63B3E5" w14:textId="77777777" w:rsidR="00F83B12" w:rsidRDefault="00F83B12" w:rsidP="00F83B12">
      <w:pPr>
        <w:pStyle w:val="Heading2"/>
      </w:pPr>
      <w:r w:rsidRPr="00375814">
        <w:t>Background</w:t>
      </w:r>
    </w:p>
    <w:p w14:paraId="64F912A2" w14:textId="77777777" w:rsidR="002811D8" w:rsidRPr="00375814" w:rsidRDefault="002811D8" w:rsidP="002811D8">
      <w:pPr>
        <w:pStyle w:val="Heading3"/>
        <w:rPr>
          <w:lang w:eastAsia="en-US"/>
        </w:rPr>
      </w:pPr>
      <w:r w:rsidRPr="00375814">
        <w:rPr>
          <w:lang w:eastAsia="en-US"/>
        </w:rPr>
        <w:t>Challenges for big data analytics applied to climate science and construction</w:t>
      </w:r>
    </w:p>
    <w:p w14:paraId="424CC4C4" w14:textId="77777777" w:rsidR="002811D8" w:rsidRPr="00375814" w:rsidRDefault="002811D8" w:rsidP="002811D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 xml:space="preserve">improved quality of life”. </w:t>
      </w: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p>
    <w:p w14:paraId="16256CF8" w14:textId="77777777" w:rsidR="002811D8" w:rsidRPr="002811D8" w:rsidRDefault="002811D8" w:rsidP="002811D8">
      <w:r w:rsidRPr="00375814">
        <w:t xml:space="preserve">Primary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4D230CC" w14:textId="77777777" w:rsidR="00F83B12" w:rsidRPr="00375814"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1B838DDB"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FE6526" w:rsidRPr="00FE6526">
        <w:t xml:space="preserve">Figure </w:t>
      </w:r>
      <w:r w:rsidR="00FE6526" w:rsidRPr="00FE6526">
        <w:rPr>
          <w:noProof/>
        </w:rPr>
        <w:t>2</w:t>
      </w:r>
      <w:r w:rsidR="00A6556A">
        <w:fldChar w:fldCharType="end"/>
      </w:r>
      <w:r w:rsidRPr="00375814">
        <w:t xml:space="preserve">). A zone of human thermal comfort can be plotted following standard guidelines (ASHRAE, 2013). Hourly data points can </w:t>
      </w:r>
      <w:r w:rsidRPr="00375814">
        <w:lastRenderedPageBreak/>
        <w:t>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7"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7"/>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Manzano-</w:t>
      </w:r>
      <w:proofErr w:type="spellStart"/>
      <w:r w:rsidRPr="00375814">
        <w:rPr>
          <w:noProof/>
        </w:rPr>
        <w:t>Agugliaro</w:t>
      </w:r>
      <w:proofErr w:type="spellEnd"/>
      <w:r w:rsidRPr="00375814">
        <w:rPr>
          <w:noProof/>
        </w:rPr>
        <w:t xml:space="preserve">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8"/>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8"/>
      <w:r w:rsidR="00BC5B52">
        <w:rPr>
          <w:rStyle w:val="CommentReference"/>
        </w:rPr>
        <w:commentReference w:id="8"/>
      </w:r>
    </w:p>
    <w:p w14:paraId="7875DB82" w14:textId="6602E49D" w:rsidR="00931BC5" w:rsidRPr="00375814" w:rsidRDefault="00A6556A" w:rsidP="00A6556A">
      <w:pPr>
        <w:pStyle w:val="Caption"/>
      </w:pPr>
      <w:bookmarkStart w:id="9" w:name="_Ref526244145"/>
      <w:bookmarkStart w:id="10" w:name="_Toc527463439"/>
      <w:r w:rsidRPr="00A6556A">
        <w:rPr>
          <w:lang w:val="es-CO"/>
        </w:rPr>
        <w:t xml:space="preserve">Figure </w:t>
      </w:r>
      <w:r>
        <w:fldChar w:fldCharType="begin"/>
      </w:r>
      <w:r w:rsidRPr="00A6556A">
        <w:rPr>
          <w:lang w:val="es-CO"/>
        </w:rPr>
        <w:instrText xml:space="preserve"> SEQ Figure \* ARABIC </w:instrText>
      </w:r>
      <w:r>
        <w:fldChar w:fldCharType="separate"/>
      </w:r>
      <w:r w:rsidR="00FE6526">
        <w:rPr>
          <w:noProof/>
          <w:lang w:val="es-CO"/>
        </w:rPr>
        <w:t>2</w:t>
      </w:r>
      <w:r>
        <w:fldChar w:fldCharType="end"/>
      </w:r>
      <w:bookmarkEnd w:id="9"/>
      <w:r w:rsidRPr="00A6556A">
        <w:rPr>
          <w:lang w:val="es-CO"/>
        </w:rPr>
        <w:t xml:space="preserve"> Manzano-</w:t>
      </w:r>
      <w:proofErr w:type="spellStart"/>
      <w:r w:rsidRPr="00A6556A">
        <w:rPr>
          <w:lang w:val="es-CO"/>
        </w:rPr>
        <w:t>Agugliaro</w:t>
      </w:r>
      <w:proofErr w:type="spellEnd"/>
      <w:r w:rsidRPr="00A6556A">
        <w:rPr>
          <w:lang w:val="es-CO"/>
        </w:rPr>
        <w:t xml:space="preserve"> et al. </w:t>
      </w:r>
      <w:r w:rsidRPr="002A71F5">
        <w:t>(2015) adapted version of the psychrometric chart</w:t>
      </w:r>
      <w:bookmarkEnd w:id="10"/>
    </w:p>
    <w:p w14:paraId="5C730F99" w14:textId="77777777" w:rsidR="00931BC5" w:rsidRPr="00375814" w:rsidRDefault="00931BC5" w:rsidP="00931BC5">
      <w:pPr>
        <w:pStyle w:val="Figure"/>
      </w:pPr>
      <w:r w:rsidRPr="00375814">
        <w:t xml:space="preserve">Figure 1.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adapted version of the psychrometric chart.</w:t>
      </w:r>
    </w:p>
    <w:p w14:paraId="452A46B6" w14:textId="77777777" w:rsidR="00931BC5" w:rsidRPr="00375814" w:rsidRDefault="00931BC5" w:rsidP="00931BC5">
      <w:pPr>
        <w:pStyle w:val="Heading3"/>
        <w:rPr>
          <w:lang w:eastAsia="en-US"/>
        </w:rPr>
      </w:pPr>
      <w:r w:rsidRPr="00375814">
        <w:rPr>
          <w:lang w:eastAsia="en-US"/>
        </w:rPr>
        <w:t>Weather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w:t>
      </w:r>
      <w:r w:rsidRPr="00375814">
        <w:lastRenderedPageBreak/>
        <w:t xml:space="preserve">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11"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11"/>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 xml:space="preserve">clustering with ST data challenging. Similarly, anomalies and extremes in climate data need to be understood as multivariate cumulative extremes. </w:t>
      </w:r>
      <w:proofErr w:type="spellStart"/>
      <w:r w:rsidRPr="00375814">
        <w:t>Faghmous</w:t>
      </w:r>
      <w:proofErr w:type="spellEnd"/>
      <w:r w:rsidRPr="00375814">
        <w:t xml:space="preserve">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lastRenderedPageBreak/>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77777777" w:rsidR="00931BC5" w:rsidRPr="00375814" w:rsidRDefault="00931BC5" w:rsidP="00F00441">
      <w:bookmarkStart w:id="12"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The potential for knowledge discovery in climate science has not yet been fully realised </w:t>
      </w:r>
      <w:r w:rsidR="00284B99">
        <w:fldChar w:fldCharType="begin" w:fldLock="1"/>
      </w:r>
      <w:r w:rsidR="00107E89">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284B99">
        <w:fldChar w:fldCharType="separate"/>
      </w:r>
      <w:r w:rsidR="00001C83" w:rsidRPr="00001C83">
        <w:rPr>
          <w:noProof/>
        </w:rPr>
        <w:t xml:space="preserve">(Bracco </w:t>
      </w:r>
      <w:r w:rsidR="00001C83" w:rsidRPr="00001C83">
        <w:rPr>
          <w:i/>
          <w:noProof/>
        </w:rPr>
        <w:t>et al.</w:t>
      </w:r>
      <w:r w:rsidR="00001C83" w:rsidRPr="00001C83">
        <w:rPr>
          <w:noProof/>
        </w:rPr>
        <w:t>, 2017)</w:t>
      </w:r>
      <w:r w:rsidR="00284B99">
        <w:fldChar w:fldCharType="end"/>
      </w:r>
      <w:r w:rsidRPr="00375814">
        <w:t>.</w:t>
      </w:r>
    </w:p>
    <w:bookmarkEnd w:id="12"/>
    <w:p w14:paraId="175C5757" w14:textId="77777777" w:rsidR="00931BC5" w:rsidRPr="00375814" w:rsidRDefault="00931BC5" w:rsidP="00F00441">
      <w:pPr>
        <w:pStyle w:val="Heading3"/>
      </w:pPr>
      <w:r w:rsidRPr="00375814">
        <w:t>Knowledge discovery with climate data</w:t>
      </w:r>
    </w:p>
    <w:p w14:paraId="4C8F55C2" w14:textId="77777777" w:rsidR="00931BC5" w:rsidRPr="00375814" w:rsidRDefault="00931BC5" w:rsidP="00F00441">
      <w:pPr>
        <w:rPr>
          <w:noProof/>
        </w:rPr>
      </w:pPr>
      <w:r w:rsidRPr="00375814">
        <w:t xml:space="preserve">Knowledge Discovery in Data is defined as </w:t>
      </w:r>
      <w:r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00001C83"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p>
    <w:p w14:paraId="31D9D350" w14:textId="77777777" w:rsidR="00931BC5" w:rsidRPr="00375814" w:rsidRDefault="00931BC5" w:rsidP="00F00441">
      <w:pPr>
        <w:pStyle w:val="Heading3"/>
      </w:pPr>
      <w:bookmarkStart w:id="13" w:name="_Hlk515978082"/>
      <w:r w:rsidRPr="00375814">
        <w:t>Workflow management for scientific big data systems</w:t>
      </w:r>
    </w:p>
    <w:bookmarkEnd w:id="13"/>
    <w:p w14:paraId="0C8C63C1" w14:textId="77777777" w:rsidR="00931BC5" w:rsidRPr="00375814" w:rsidRDefault="00931BC5" w:rsidP="00F00441">
      <w:r w:rsidRPr="00375814">
        <w:t xml:space="preserve">An approach for supporting scientific data analysis on large data sets in the cloud is workflow management systems (WMSs) (Zhou, He and Ibrahim, 2016). These processing tools enable acquisition of resources, scheduling of tasks, execution of data analysis and visualisation on distributed resources. Workflows are defined as a series of linked tasks in the form of directed acyclic graph (DAG).  </w:t>
      </w:r>
    </w:p>
    <w:p w14:paraId="00DBA5BB" w14:textId="77777777" w:rsidR="00931BC5" w:rsidRPr="00375814" w:rsidRDefault="00931BC5" w:rsidP="00F00441">
      <w:r w:rsidRPr="00375814">
        <w:t xml:space="preserve">Specific WMS platforms exist (see </w:t>
      </w:r>
      <w:proofErr w:type="spellStart"/>
      <w:r w:rsidRPr="00375814">
        <w:t>Askalon</w:t>
      </w:r>
      <w:proofErr w:type="spellEnd"/>
      <w:r w:rsidRPr="00375814">
        <w:t>,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commentRangeStart w:id="14"/>
      <w:r w:rsidRPr="00375814">
        <w:t>figure</w:t>
      </w:r>
      <w:commentRangeEnd w:id="14"/>
      <w:r w:rsidR="00BC5B52">
        <w:rPr>
          <w:rStyle w:val="CommentReference"/>
        </w:rPr>
        <w:commentReference w:id="14"/>
      </w:r>
      <w:r w:rsidRPr="00375814">
        <w:t xml:space="preserve"> 2)  </w:t>
      </w:r>
      <w:r w:rsidRPr="00375814">
        <w:fldChar w:fldCharType="begin" w:fldLock="1"/>
      </w:r>
      <w:r w:rsidR="00107E89">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00001C83" w:rsidRPr="00001C83">
        <w:rPr>
          <w:noProof/>
        </w:rPr>
        <w:t>(Rodriguez and Buyya, 2017)</w:t>
      </w:r>
      <w:r w:rsidRPr="00375814">
        <w:fldChar w:fldCharType="end"/>
      </w:r>
      <w:r w:rsidRPr="00375814">
        <w:t>.</w:t>
      </w:r>
    </w:p>
    <w:p w14:paraId="714BC220" w14:textId="77777777" w:rsidR="00BC5B52" w:rsidRDefault="00931BC5" w:rsidP="00BC5B52">
      <w:pPr>
        <w:keepNext/>
        <w:spacing w:before="100" w:after="100"/>
        <w:ind w:hanging="11"/>
      </w:pPr>
      <w:r w:rsidRPr="00375814">
        <w:rPr>
          <w:iCs/>
          <w:noProof/>
          <w:lang w:eastAsia="en-US"/>
        </w:rPr>
        <w:lastRenderedPageBreak/>
        <w:drawing>
          <wp:inline distT="0" distB="0" distL="0" distR="0" wp14:anchorId="6AFC4CCD" wp14:editId="6C1B402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05719668" w14:textId="2B21A870" w:rsidR="00931BC5" w:rsidRPr="00375814" w:rsidRDefault="00BC5B52" w:rsidP="00BC5B52">
      <w:pPr>
        <w:pStyle w:val="Caption"/>
        <w:rPr>
          <w:iCs w:val="0"/>
          <w:lang w:eastAsia="en-US"/>
        </w:rPr>
      </w:pPr>
      <w:bookmarkStart w:id="15" w:name="_Toc527463440"/>
      <w:r>
        <w:t xml:space="preserve">Figure </w:t>
      </w:r>
      <w:fldSimple w:instr=" SEQ Figure \* ARABIC ">
        <w:r w:rsidR="00FE6526">
          <w:rPr>
            <w:noProof/>
          </w:rPr>
          <w:t>3</w:t>
        </w:r>
      </w:fldSimple>
      <w:r>
        <w:t xml:space="preserve"> </w:t>
      </w:r>
      <w:r w:rsidRPr="00E30FEA">
        <w:t xml:space="preserve">Reference </w:t>
      </w:r>
      <w:commentRangeStart w:id="16"/>
      <w:r w:rsidRPr="00E30FEA">
        <w:t>architecture</w:t>
      </w:r>
      <w:commentRangeEnd w:id="16"/>
      <w:r>
        <w:rPr>
          <w:rStyle w:val="CommentReference"/>
          <w:iCs w:val="0"/>
          <w:color w:val="auto"/>
        </w:rPr>
        <w:commentReference w:id="16"/>
      </w:r>
      <w:r w:rsidRPr="00E30FEA">
        <w:t xml:space="preserve"> of a WMS</w:t>
      </w:r>
      <w:bookmarkEnd w:id="15"/>
      <w:r>
        <w:t xml:space="preserve"> </w:t>
      </w:r>
    </w:p>
    <w:p w14:paraId="34C97902" w14:textId="77777777" w:rsidR="00931BC5" w:rsidRPr="00375814" w:rsidRDefault="00931BC5" w:rsidP="00F00441">
      <w:pPr>
        <w:pStyle w:val="Heading3"/>
      </w:pPr>
      <w:r w:rsidRPr="00375814">
        <w:t>Big data Tools</w:t>
      </w:r>
    </w:p>
    <w:p w14:paraId="3033FFB2" w14:textId="77777777" w:rsidR="00931BC5" w:rsidRPr="00375814" w:rsidRDefault="00931BC5" w:rsidP="00F00441">
      <w:pPr>
        <w:pStyle w:val="Heading4"/>
      </w:pPr>
      <w:r w:rsidRPr="00375814">
        <w:t>General applications on Weather Data</w:t>
      </w:r>
    </w:p>
    <w:p w14:paraId="55E50B75" w14:textId="77777777" w:rsidR="00931BC5" w:rsidRPr="00375814" w:rsidRDefault="00931BC5" w:rsidP="00F00441">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2103B9">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2103B9">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2103B9">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2103B9">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2103B9">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5170E7E8" w14:textId="77777777" w:rsidR="00931BC5" w:rsidRPr="00375814" w:rsidRDefault="00931BC5" w:rsidP="002103B9">
      <w:pPr>
        <w:pStyle w:val="ListParagraph"/>
        <w:numPr>
          <w:ilvl w:val="0"/>
          <w:numId w:val="9"/>
        </w:numPr>
      </w:pPr>
      <w:r w:rsidRPr="00375814">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37D85D2" w14:textId="77777777" w:rsidR="00931BC5" w:rsidRPr="00375814" w:rsidRDefault="00931BC5" w:rsidP="00F00441">
      <w:pPr>
        <w:pStyle w:val="Heading4"/>
      </w:pPr>
      <w:r w:rsidRPr="00375814">
        <w:t xml:space="preserve">More specific applications </w:t>
      </w:r>
    </w:p>
    <w:p w14:paraId="3183C1A0" w14:textId="77777777" w:rsidR="00B217C4" w:rsidRPr="00375814" w:rsidRDefault="00931BC5" w:rsidP="00F00441">
      <w:r w:rsidRPr="00375814">
        <w:t xml:space="preserve">A self-organising map (SOM) (a type of artificial neural network trained using unsupervised learning) was implemented using Apache Spark and analysed IoT data </w:t>
      </w:r>
      <w:r w:rsidRPr="00375814">
        <w:fldChar w:fldCharType="begin" w:fldLock="1"/>
      </w:r>
      <w:r w:rsidR="00107E89">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00001C83" w:rsidRPr="00001C83">
        <w:rPr>
          <w:noProof/>
        </w:rPr>
        <w:t xml:space="preserve">(Jayaratne </w:t>
      </w:r>
      <w:r w:rsidR="00001C83" w:rsidRPr="00001C83">
        <w:rPr>
          <w:i/>
          <w:noProof/>
        </w:rPr>
        <w:t>et al.</w:t>
      </w:r>
      <w:r w:rsidR="00001C83" w:rsidRPr="00001C83">
        <w:rPr>
          <w:noProof/>
        </w:rPr>
        <w:t>, 2017)</w:t>
      </w:r>
      <w:r w:rsidRPr="00375814">
        <w:fldChar w:fldCharType="end"/>
      </w:r>
      <w:r w:rsidRPr="00375814">
        <w:t xml:space="preserve">. MapReduce enabled prediction using an artificial neural network and k-means clustering with air quality data stored </w:t>
      </w:r>
      <w:r w:rsidRPr="00375814">
        <w:lastRenderedPageBreak/>
        <w:t xml:space="preserve">with HBase, in an implementation designed to support decision making in traffic regulations in Marrakesh </w:t>
      </w:r>
      <w:r w:rsidRPr="00375814">
        <w:fldChar w:fldCharType="begin" w:fldLock="1"/>
      </w:r>
      <w:r w:rsidR="00107E89">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00001C83" w:rsidRPr="00001C83">
        <w:rPr>
          <w:noProof/>
        </w:rPr>
        <w:t xml:space="preserve">(El Fazziki </w:t>
      </w:r>
      <w:r w:rsidR="00001C83" w:rsidRPr="00001C83">
        <w:rPr>
          <w:i/>
          <w:noProof/>
        </w:rPr>
        <w:t>et al.</w:t>
      </w:r>
      <w:r w:rsidR="00001C83" w:rsidRPr="00001C83">
        <w:rPr>
          <w:noProof/>
        </w:rPr>
        <w:t>, 2015)</w:t>
      </w:r>
      <w:r w:rsidRPr="00375814">
        <w:fldChar w:fldCharType="end"/>
      </w:r>
      <w:r w:rsidRPr="00375814">
        <w:t>.</w:t>
      </w:r>
    </w:p>
    <w:p w14:paraId="26A7E62D" w14:textId="77777777" w:rsidR="00931BC5" w:rsidRPr="00375814" w:rsidRDefault="00931BC5" w:rsidP="00F00441">
      <w:pPr>
        <w:pStyle w:val="Heading3"/>
      </w:pPr>
      <w:r w:rsidRPr="00375814">
        <w:t>Big data application architecture and components</w:t>
      </w:r>
    </w:p>
    <w:p w14:paraId="12361807" w14:textId="77777777" w:rsidR="00931BC5" w:rsidRDefault="00931BC5" w:rsidP="00F00441">
      <w:r w:rsidRPr="00375814">
        <w:fldChar w:fldCharType="begin" w:fldLock="1"/>
      </w:r>
      <w:r w:rsidR="00107E89">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p>
    <w:p w14:paraId="4044898D" w14:textId="77777777" w:rsidR="00EE176E" w:rsidRPr="00E0588B" w:rsidRDefault="00EE176E" w:rsidP="00EE176E">
      <w:pPr>
        <w:pStyle w:val="Heading2"/>
        <w:rPr>
          <w:shd w:val="clear" w:color="auto" w:fill="FFFFFF"/>
        </w:rPr>
      </w:pPr>
      <w:r w:rsidRPr="00E0588B">
        <w:rPr>
          <w:shd w:val="clear" w:color="auto" w:fill="FFFFFF"/>
        </w:rPr>
        <w:t xml:space="preserve">K-means clustering applied to climate classification </w:t>
      </w:r>
    </w:p>
    <w:p w14:paraId="205DCB3A" w14:textId="77777777" w:rsidR="00EE176E" w:rsidRDefault="00EE176E" w:rsidP="00EE176E">
      <w:r w:rsidRPr="00E0588B">
        <w:t xml:space="preserve">Recent research suggests that unsupervised learning methods are applicable to climate classification.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 xml:space="preserve">Redundancy problem is discussed when two or more highly corelated variables are included (little unique information added and repeats data magnifies the) and PCA </w:t>
      </w:r>
      <w:proofErr w:type="gramStart"/>
      <w:r>
        <w:t>used  scaling</w:t>
      </w:r>
      <w:proofErr w:type="gramEnd"/>
      <w:r>
        <w:t xml:space="preserve"> variables, withholding then adding variables to observe the impact</w:t>
      </w:r>
    </w:p>
    <w:p w14:paraId="494A4437" w14:textId="77777777" w:rsidR="00EE176E" w:rsidRDefault="00EE176E" w:rsidP="00EE176E">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4127CB25" w14:textId="77777777" w:rsidR="00EE176E" w:rsidRDefault="00EE176E" w:rsidP="00EE176E">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2EA92A20" w14:textId="77777777" w:rsidR="00EE176E" w:rsidRPr="00E0588B" w:rsidRDefault="00EE176E" w:rsidP="00EE176E">
      <w:r>
        <w:t>All three-above use pseudo f and CCC</w:t>
      </w:r>
      <w:r w:rsidR="005C5CA7">
        <w:t xml:space="preserve"> and suggest a </w:t>
      </w:r>
      <w:r w:rsidR="001A5672">
        <w:t>consensus</w:t>
      </w:r>
      <w:r w:rsidR="005C5CA7">
        <w:t xml:space="preserve"> approach – first with hierarchical to define centroids and then non-</w:t>
      </w:r>
      <w:r w:rsidR="001A5672">
        <w:t>hierarchical</w:t>
      </w:r>
      <w:r w:rsidR="005C5CA7">
        <w:t xml:space="preserve"> </w:t>
      </w:r>
      <w:r w:rsidR="001A5672">
        <w:t>to determine the clusters</w:t>
      </w:r>
    </w:p>
    <w:p w14:paraId="2AC1E5BE" w14:textId="77777777" w:rsidR="00EE176E" w:rsidRDefault="00EE176E" w:rsidP="00EE176E">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6B9774E0" w14:textId="77777777" w:rsidR="00EE176E" w:rsidRDefault="00EE176E" w:rsidP="00EE176E">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2C6BA0D3" w14:textId="4F97F444" w:rsidR="00EE176E" w:rsidRDefault="00EE176E" w:rsidP="00F00441">
      <w:r>
        <w:lastRenderedPageBreak/>
        <w:fldChar w:fldCharType="begin" w:fldLock="1"/>
      </w:r>
      <w:r w:rsidR="004537FE">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382B883" w14:textId="79B72134" w:rsidR="00945304" w:rsidRDefault="00945304" w:rsidP="009931CE">
      <w:pPr>
        <w:pStyle w:val="Heading2"/>
      </w:pPr>
      <w:r>
        <w:t>Apache Spark</w:t>
      </w:r>
    </w:p>
    <w:p w14:paraId="6981A280" w14:textId="13B159FF" w:rsidR="009931CE" w:rsidRPr="0042574A" w:rsidRDefault="009931CE" w:rsidP="009931CE">
      <w:r w:rsidRPr="0042574A">
        <w:t xml:space="preserve">Key features of Spark Streaming </w:t>
      </w:r>
      <w:r w:rsidRPr="0042574A">
        <w:fldChar w:fldCharType="begin" w:fldLock="1"/>
      </w:r>
      <w:r w:rsidR="00156001">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Pr="0042574A">
        <w:fldChar w:fldCharType="separate"/>
      </w:r>
      <w:r w:rsidRPr="0042574A">
        <w:rPr>
          <w:noProof/>
        </w:rPr>
        <w:t xml:space="preserve">(Zaharia </w:t>
      </w:r>
      <w:r w:rsidRPr="0042574A">
        <w:rPr>
          <w:i/>
          <w:noProof/>
        </w:rPr>
        <w:t>et al.</w:t>
      </w:r>
      <w:r w:rsidRPr="0042574A">
        <w:rPr>
          <w:noProof/>
        </w:rPr>
        <w:t>, 2013)</w:t>
      </w:r>
      <w:r w:rsidRPr="0042574A">
        <w:fldChar w:fldCharType="end"/>
      </w:r>
      <w:r w:rsidRPr="0042574A">
        <w:t xml:space="preserve"> are:</w:t>
      </w:r>
    </w:p>
    <w:p w14:paraId="2D43F526" w14:textId="77777777" w:rsidR="009931CE" w:rsidRPr="0042574A" w:rsidRDefault="009931CE" w:rsidP="009931CE">
      <w:pPr>
        <w:numPr>
          <w:ilvl w:val="0"/>
          <w:numId w:val="10"/>
        </w:numPr>
        <w:spacing w:before="0" w:after="160" w:line="259" w:lineRule="auto"/>
        <w:contextualSpacing/>
        <w:jc w:val="left"/>
      </w:pPr>
      <w:r w:rsidRPr="0042574A">
        <w:t xml:space="preserve">fault tolerance through a parallel recovery mechanism  </w:t>
      </w:r>
    </w:p>
    <w:p w14:paraId="23208048" w14:textId="77777777" w:rsidR="009931CE" w:rsidRPr="0042574A" w:rsidRDefault="009931CE" w:rsidP="009931CE">
      <w:pPr>
        <w:numPr>
          <w:ilvl w:val="0"/>
          <w:numId w:val="10"/>
        </w:numPr>
        <w:spacing w:before="0" w:after="160" w:line="259" w:lineRule="auto"/>
        <w:contextualSpacing/>
        <w:jc w:val="left"/>
      </w:pPr>
      <w:r w:rsidRPr="0042574A">
        <w:t>tolerance of stragglers (slow nodes)</w:t>
      </w:r>
    </w:p>
    <w:p w14:paraId="30E61CF4" w14:textId="77777777" w:rsidR="009931CE" w:rsidRPr="0042574A" w:rsidRDefault="009931CE" w:rsidP="009931CE">
      <w:pPr>
        <w:numPr>
          <w:ilvl w:val="0"/>
          <w:numId w:val="10"/>
        </w:numPr>
        <w:spacing w:before="0" w:after="160" w:line="259" w:lineRule="auto"/>
        <w:contextualSpacing/>
        <w:jc w:val="left"/>
      </w:pPr>
      <w:r w:rsidRPr="0042574A">
        <w:t>a processing model based on discretised streams (D-Streams)</w:t>
      </w:r>
    </w:p>
    <w:p w14:paraId="06F18B78" w14:textId="77777777" w:rsidR="009931CE" w:rsidRPr="0042574A" w:rsidRDefault="009931CE" w:rsidP="009931CE">
      <w:pPr>
        <w:numPr>
          <w:ilvl w:val="0"/>
          <w:numId w:val="10"/>
        </w:numPr>
        <w:spacing w:before="0" w:after="160" w:line="259" w:lineRule="auto"/>
        <w:contextualSpacing/>
        <w:jc w:val="left"/>
      </w:pPr>
      <w:r w:rsidRPr="0042574A">
        <w:t>integration with batch and interactive query models such as MapReduce</w:t>
      </w:r>
    </w:p>
    <w:p w14:paraId="7B80315D" w14:textId="0F468B83" w:rsidR="009931CE" w:rsidRPr="0042574A" w:rsidRDefault="009931CE" w:rsidP="009931CE">
      <w:pPr>
        <w:numPr>
          <w:ilvl w:val="0"/>
          <w:numId w:val="10"/>
        </w:numPr>
        <w:spacing w:before="0" w:after="160" w:line="259" w:lineRule="auto"/>
        <w:contextualSpacing/>
        <w:jc w:val="left"/>
      </w:pPr>
      <w:r w:rsidRPr="0042574A">
        <w:t xml:space="preserve">dynamic load balancing </w:t>
      </w:r>
      <w:r w:rsidRPr="0042574A">
        <w:fldChar w:fldCharType="begin" w:fldLock="1"/>
      </w:r>
      <w:r w:rsidR="00156001">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7FF2B484" w14:textId="1AC1BEE5" w:rsidR="009931CE" w:rsidRPr="0042574A" w:rsidRDefault="009931CE" w:rsidP="009931CE">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w:t>
      </w:r>
      <w:proofErr w:type="spellStart"/>
      <w:r w:rsidRPr="0042574A">
        <w:rPr>
          <w:lang w:val="en-US"/>
        </w:rPr>
        <w:t>TimeStream</w:t>
      </w:r>
      <w:proofErr w:type="spellEnd"/>
      <w:r w:rsidRPr="0042574A">
        <w:rPr>
          <w:lang w:val="en-US"/>
        </w:rPr>
        <w:t xml:space="preserve"> MapReduce Online use continuous operators where operators receive each record, internal states are </w:t>
      </w:r>
      <w:r w:rsidR="008A603E" w:rsidRPr="0042574A">
        <w:rPr>
          <w:lang w:val="en-US"/>
        </w:rPr>
        <w:t>updated,</w:t>
      </w:r>
      <w:r w:rsidRPr="0042574A">
        <w:rPr>
          <w:lang w:val="en-US"/>
        </w:rPr>
        <w:t xml:space="preserve">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0181BECE" w14:textId="7BE76B9E" w:rsidR="009931CE" w:rsidRDefault="00267A2C" w:rsidP="00F00441">
      <w:pPr>
        <w:rPr>
          <w:lang w:val="en-US"/>
        </w:rPr>
      </w:pPr>
      <w:r>
        <w:rPr>
          <w:lang w:val="en-US"/>
        </w:rPr>
        <w:t>Clustering options with spark</w:t>
      </w:r>
    </w:p>
    <w:p w14:paraId="78187F7C" w14:textId="304112A6" w:rsidR="00267A2C" w:rsidRDefault="00267A2C" w:rsidP="00F00441">
      <w:pPr>
        <w:rPr>
          <w:lang w:val="en-US"/>
        </w:rPr>
      </w:pPr>
      <w:r>
        <w:rPr>
          <w:lang w:val="en-US"/>
        </w:rPr>
        <w:t xml:space="preserve">Clustering evaluation with spark </w:t>
      </w:r>
      <w:proofErr w:type="spellStart"/>
      <w:r>
        <w:rPr>
          <w:lang w:val="en-US"/>
        </w:rPr>
        <w:t>WSSSe</w:t>
      </w:r>
      <w:proofErr w:type="spellEnd"/>
      <w:r>
        <w:rPr>
          <w:lang w:val="en-US"/>
        </w:rPr>
        <w:t xml:space="preserve"> and </w:t>
      </w:r>
      <w:proofErr w:type="spellStart"/>
      <w:r>
        <w:rPr>
          <w:lang w:val="en-US"/>
        </w:rPr>
        <w:t>BDDunn</w:t>
      </w:r>
      <w:proofErr w:type="spellEnd"/>
      <w:r>
        <w:rPr>
          <w:lang w:val="en-US"/>
        </w:rPr>
        <w:t xml:space="preserve"> and </w:t>
      </w:r>
      <w:proofErr w:type="spellStart"/>
      <w:r>
        <w:rPr>
          <w:lang w:val="en-US"/>
        </w:rPr>
        <w:t>BDSilhouette</w:t>
      </w:r>
      <w:proofErr w:type="spellEnd"/>
      <w:r>
        <w:rPr>
          <w:lang w:val="en-US"/>
        </w:rPr>
        <w:t xml:space="preserve"> </w:t>
      </w:r>
      <w:r w:rsidR="00A84A3B">
        <w:rPr>
          <w:lang w:val="en-US"/>
        </w:rPr>
        <w:fldChar w:fldCharType="begin" w:fldLock="1"/>
      </w:r>
      <w:r w:rsidR="00A84A3B">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plainTextFormattedCitation":"(Luna-Romera et al., 2016)","previouslyFormattedCitation":"(Luna-Romera &lt;i&gt;et al.&lt;/i&gt;, 2016)"},"properties":{"noteIndex":0},"schema":"https://github.com/citation-style-language/schema/raw/master/csl-citation.json"}</w:instrText>
      </w:r>
      <w:r w:rsidR="00A84A3B">
        <w:rPr>
          <w:lang w:val="en-US"/>
        </w:rPr>
        <w:fldChar w:fldCharType="separate"/>
      </w:r>
      <w:r w:rsidR="00A84A3B" w:rsidRPr="00A84A3B">
        <w:rPr>
          <w:noProof/>
          <w:lang w:val="en-US"/>
        </w:rPr>
        <w:t xml:space="preserve">(Luna-Romera </w:t>
      </w:r>
      <w:r w:rsidR="00A84A3B" w:rsidRPr="00A84A3B">
        <w:rPr>
          <w:i/>
          <w:noProof/>
          <w:lang w:val="en-US"/>
        </w:rPr>
        <w:t>et al.</w:t>
      </w:r>
      <w:r w:rsidR="00A84A3B" w:rsidRPr="00A84A3B">
        <w:rPr>
          <w:noProof/>
          <w:lang w:val="en-US"/>
        </w:rPr>
        <w:t>, 2016)</w:t>
      </w:r>
      <w:r w:rsidR="00A84A3B">
        <w:rPr>
          <w:lang w:val="en-US"/>
        </w:rPr>
        <w:fldChar w:fldCharType="end"/>
      </w:r>
    </w:p>
    <w:p w14:paraId="3F747A80" w14:textId="50BBE239" w:rsidR="00A84A3B" w:rsidRDefault="00A84A3B" w:rsidP="00F00441">
      <w:pPr>
        <w:rPr>
          <w:lang w:val="en-US"/>
        </w:rPr>
      </w:pPr>
      <w:r>
        <w:rPr>
          <w:lang w:val="en-US"/>
        </w:rPr>
        <w:t xml:space="preserve">On the selection of numbers of clusters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Pr>
          <w:lang w:val="en-US"/>
        </w:rPr>
        <w:fldChar w:fldCharType="begin" w:fldLock="1"/>
      </w:r>
      <w:r>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Pr>
          <w:lang w:val="en-US"/>
        </w:rPr>
        <w:t xml:space="preserve"> and </w:t>
      </w:r>
      <w:r>
        <w:rPr>
          <w:lang w:val="en-US"/>
        </w:rPr>
        <w:fldChar w:fldCharType="begin" w:fldLock="1"/>
      </w:r>
      <w:r w:rsidR="00185B14">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p>
    <w:p w14:paraId="52E28630" w14:textId="7070B786" w:rsidR="00717748" w:rsidRDefault="00717748" w:rsidP="00717748">
      <w:pPr>
        <w:pStyle w:val="Heading2"/>
        <w:rPr>
          <w:lang w:val="en-US"/>
        </w:rPr>
      </w:pPr>
      <w:r>
        <w:rPr>
          <w:lang w:val="en-US"/>
        </w:rPr>
        <w:t>IaaS</w:t>
      </w:r>
    </w:p>
    <w:p w14:paraId="1E83845A" w14:textId="77777777" w:rsidR="004534D6" w:rsidRDefault="004534D6" w:rsidP="00717748">
      <w:r>
        <w:t xml:space="preserve">Why this is required by this system </w:t>
      </w:r>
    </w:p>
    <w:p w14:paraId="6752A805" w14:textId="0E0CDCE9" w:rsidR="00717748" w:rsidRDefault="00717748" w:rsidP="00717748">
      <w:r>
        <w:t xml:space="preserve">And allow the use the following IaaS services define by </w:t>
      </w:r>
      <w:r>
        <w:fldChar w:fldCharType="begin" w:fldLock="1"/>
      </w:r>
      <w:r>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fldChar w:fldCharType="separate"/>
      </w:r>
      <w:r w:rsidRPr="00C55CA2">
        <w:rPr>
          <w:noProof/>
        </w:rPr>
        <w:t xml:space="preserve">(Liu </w:t>
      </w:r>
      <w:r w:rsidRPr="00C55CA2">
        <w:rPr>
          <w:i/>
          <w:noProof/>
        </w:rPr>
        <w:t>et al.</w:t>
      </w:r>
      <w:r w:rsidRPr="00C55CA2">
        <w:rPr>
          <w:noProof/>
        </w:rPr>
        <w:t>, 2011)</w:t>
      </w:r>
      <w:r>
        <w:fldChar w:fldCharType="end"/>
      </w:r>
      <w:r>
        <w:t xml:space="preserve"> </w:t>
      </w:r>
    </w:p>
    <w:p w14:paraId="6904B390" w14:textId="77777777" w:rsidR="00717748" w:rsidRDefault="00717748" w:rsidP="00717748">
      <w:r>
        <w:t xml:space="preserve">Compute: Server resources for running cloud-based systems that can be dynamically provisioned and configured as needed. </w:t>
      </w:r>
    </w:p>
    <w:p w14:paraId="74697CCB" w14:textId="77777777" w:rsidR="00717748" w:rsidRDefault="00717748" w:rsidP="00717748">
      <w:r>
        <w:t>Storage: Massively scalable storage capacity that can be used for applications, backups, archival, and file storage.</w:t>
      </w:r>
    </w:p>
    <w:p w14:paraId="0DE55DA7" w14:textId="77777777" w:rsidR="00717748" w:rsidRDefault="00717748" w:rsidP="00717748">
      <w:r>
        <w:t xml:space="preserve">Content Delivery Networks (CDNs): CDNs store content and files to improve the performance and cost of delivering content for web-based systems </w:t>
      </w:r>
    </w:p>
    <w:p w14:paraId="2F3D8CE3" w14:textId="77777777" w:rsidR="00717748" w:rsidRPr="00717748" w:rsidRDefault="00717748" w:rsidP="00F00441"/>
    <w:p w14:paraId="38058469" w14:textId="77777777" w:rsidR="00392C61" w:rsidRPr="00375814" w:rsidRDefault="00392C61" w:rsidP="00392C61">
      <w:pPr>
        <w:pStyle w:val="Heading2"/>
      </w:pPr>
      <w:commentRangeStart w:id="17"/>
      <w:r>
        <w:lastRenderedPageBreak/>
        <w:t>Summary</w:t>
      </w:r>
      <w:commentRangeEnd w:id="17"/>
      <w:r w:rsidR="002A2371">
        <w:rPr>
          <w:rStyle w:val="CommentReference"/>
          <w:rFonts w:ascii="Arial" w:eastAsia="Times New Roman" w:hAnsi="Arial" w:cs="Times New Roman"/>
          <w:color w:val="auto"/>
        </w:rPr>
        <w:commentReference w:id="17"/>
      </w:r>
    </w:p>
    <w:p w14:paraId="46B58E1B" w14:textId="77777777" w:rsidR="00E17D8E" w:rsidRPr="00375814" w:rsidRDefault="00E17D8E" w:rsidP="00E17D8E">
      <w:pPr>
        <w:pStyle w:val="Heading1"/>
      </w:pPr>
      <w:bookmarkStart w:id="18" w:name="_Ref527468386"/>
      <w:r w:rsidRPr="00375814">
        <w:t>Chapter 3. Analysis and Design</w:t>
      </w:r>
      <w:bookmarkEnd w:id="18"/>
    </w:p>
    <w:p w14:paraId="78050306" w14:textId="77777777" w:rsidR="00DD6149" w:rsidRPr="00375814" w:rsidRDefault="00DD6149" w:rsidP="00DD6149">
      <w:pPr>
        <w:pStyle w:val="Heading2"/>
        <w:rPr>
          <w:lang w:eastAsia="en-US" w:bidi="ar-SA"/>
        </w:rPr>
      </w:pPr>
      <w:bookmarkStart w:id="19" w:name="_Ref527468401"/>
      <w:r w:rsidRPr="00375814">
        <w:rPr>
          <w:lang w:eastAsia="en-US" w:bidi="ar-SA"/>
        </w:rPr>
        <w:t>System actors</w:t>
      </w:r>
      <w:bookmarkEnd w:id="19"/>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w:t>
      </w:r>
      <w:r w:rsidRPr="00375814">
        <w:rPr>
          <w:rFonts w:cs="Arial"/>
          <w:lang w:eastAsia="en-US" w:bidi="ar-SA"/>
        </w:rPr>
        <w:lastRenderedPageBreak/>
        <w:t xml:space="preserve">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19D5E02D"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FE6526">
        <w:t xml:space="preserve">Figure </w:t>
      </w:r>
      <w:r w:rsidR="00FE6526">
        <w:rPr>
          <w:noProof/>
        </w:rPr>
        <w:t>4</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7655723E" w:rsidR="00035487" w:rsidRPr="00375814" w:rsidRDefault="00035487" w:rsidP="00035487">
      <w:pPr>
        <w:pStyle w:val="Caption"/>
        <w:rPr>
          <w:rFonts w:cs="Arial"/>
          <w:lang w:eastAsia="en-US" w:bidi="ar-SA"/>
        </w:rPr>
      </w:pPr>
      <w:bookmarkStart w:id="20" w:name="_Ref527363299"/>
      <w:bookmarkStart w:id="21" w:name="_Toc527463441"/>
      <w:r>
        <w:t xml:space="preserve">Figure </w:t>
      </w:r>
      <w:fldSimple w:instr=" SEQ Figure \* ARABIC ">
        <w:r w:rsidR="00FE6526">
          <w:rPr>
            <w:noProof/>
          </w:rPr>
          <w:t>4</w:t>
        </w:r>
      </w:fldSimple>
      <w:bookmarkEnd w:id="20"/>
      <w:r>
        <w:t xml:space="preserve"> Define workflow</w:t>
      </w:r>
      <w:bookmarkEnd w:id="21"/>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2FF142D1"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5</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lastRenderedPageBreak/>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570358DC" w:rsidR="00035487" w:rsidRPr="00375814" w:rsidRDefault="00035487" w:rsidP="00035487">
      <w:pPr>
        <w:pStyle w:val="Caption"/>
        <w:rPr>
          <w:rFonts w:cs="Arial"/>
          <w:lang w:eastAsia="en-US" w:bidi="ar-SA"/>
        </w:rPr>
      </w:pPr>
      <w:bookmarkStart w:id="22" w:name="_Ref527363566"/>
      <w:bookmarkStart w:id="23" w:name="_Toc527463442"/>
      <w:r>
        <w:t xml:space="preserve">Figure </w:t>
      </w:r>
      <w:fldSimple w:instr=" SEQ Figure \* ARABIC ">
        <w:r w:rsidR="00FE6526">
          <w:rPr>
            <w:noProof/>
          </w:rPr>
          <w:t>5</w:t>
        </w:r>
      </w:fldSimple>
      <w:bookmarkEnd w:id="22"/>
      <w:r>
        <w:t xml:space="preserve"> Run and monitor workflow</w:t>
      </w:r>
      <w:bookmarkEnd w:id="23"/>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706DF939"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FE6526">
        <w:t xml:space="preserve">Figure </w:t>
      </w:r>
      <w:r w:rsidR="00FE6526">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13862BE0" w:rsidR="00161DBD" w:rsidRPr="00375814" w:rsidRDefault="00161DBD" w:rsidP="00161DBD">
      <w:pPr>
        <w:pStyle w:val="Caption"/>
        <w:rPr>
          <w:rFonts w:cs="Arial"/>
          <w:lang w:eastAsia="en-US" w:bidi="ar-SA"/>
        </w:rPr>
      </w:pPr>
      <w:bookmarkStart w:id="24" w:name="_Ref527363829"/>
      <w:bookmarkStart w:id="25" w:name="_Toc527463443"/>
      <w:r>
        <w:t xml:space="preserve">Figure </w:t>
      </w:r>
      <w:fldSimple w:instr=" SEQ Figure \* ARABIC ">
        <w:r w:rsidR="00FE6526">
          <w:rPr>
            <w:noProof/>
          </w:rPr>
          <w:t>6</w:t>
        </w:r>
      </w:fldSimple>
      <w:bookmarkEnd w:id="24"/>
      <w:r>
        <w:t xml:space="preserve"> Output and visualise results</w:t>
      </w:r>
      <w:bookmarkEnd w:id="25"/>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39D2A1DE"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FE6526">
        <w:t xml:space="preserve">Figure </w:t>
      </w:r>
      <w:r w:rsidR="00FE6526">
        <w:rPr>
          <w:noProof/>
        </w:rPr>
        <w:t>7</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lastRenderedPageBreak/>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1D4A2CCB" w:rsidR="008D21C4" w:rsidRDefault="007C2043" w:rsidP="007C2043">
      <w:pPr>
        <w:pStyle w:val="Caption"/>
      </w:pPr>
      <w:bookmarkStart w:id="26" w:name="_Ref527364035"/>
      <w:bookmarkStart w:id="27" w:name="_Toc527463444"/>
      <w:r>
        <w:t xml:space="preserve">Figure </w:t>
      </w:r>
      <w:fldSimple w:instr=" SEQ Figure \* ARABIC ">
        <w:r w:rsidR="00FE6526">
          <w:rPr>
            <w:noProof/>
          </w:rPr>
          <w:t>7</w:t>
        </w:r>
      </w:fldSimple>
      <w:bookmarkEnd w:id="26"/>
      <w:r>
        <w:t xml:space="preserve"> Manage design strategies</w:t>
      </w:r>
      <w:bookmarkEnd w:id="27"/>
    </w:p>
    <w:p w14:paraId="7275F9C7" w14:textId="7EE73CCB"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0814437E" w14:textId="678FBAF9" w:rsidR="00B97A95" w:rsidRPr="00B97A95" w:rsidRDefault="00B97A95" w:rsidP="00B97A95">
      <w:r>
        <w:fldChar w:fldCharType="begin"/>
      </w:r>
      <w:r>
        <w:instrText xml:space="preserve"> REF _Ref527453315 \h </w:instrText>
      </w:r>
      <w:r>
        <w:fldChar w:fldCharType="separate"/>
      </w:r>
      <w:r w:rsidR="00FE6526">
        <w:t xml:space="preserve">Figure </w:t>
      </w:r>
      <w:r w:rsidR="00FE6526">
        <w:rPr>
          <w:noProof/>
        </w:rPr>
        <w:t>8</w:t>
      </w:r>
      <w:r>
        <w:fldChar w:fldCharType="end"/>
      </w:r>
      <w:r>
        <w:t xml:space="preserve"> shows the high-level system architecture based </w:t>
      </w:r>
      <w:r w:rsidR="00FB1C2C">
        <w:t>around Infrastructure as a Service (IaaS) provided by</w:t>
      </w:r>
      <w:r>
        <w:t xml:space="preserve"> AWS cloud infrastructure. </w:t>
      </w:r>
      <w:r w:rsidR="00FB1C2C">
        <w:t>The prototype focuses on the items shown in red: workflow and design strategy management system, visualisation and analysis</w:t>
      </w:r>
      <w:r w:rsidR="006B2A31">
        <w:t>.</w:t>
      </w:r>
      <w:r w:rsidR="00FB1C2C">
        <w:t xml:space="preserve"> </w:t>
      </w:r>
      <w:r w:rsidR="006B2A31">
        <w:t>E</w:t>
      </w:r>
      <w:r w:rsidR="00FB1C2C">
        <w:t xml:space="preserve">ach of which communicate with elements of the </w:t>
      </w:r>
      <w:r w:rsidR="006B2A31">
        <w:t xml:space="preserve">AWS Cloud via the API, </w:t>
      </w:r>
      <w:r w:rsidR="00FB1C2C">
        <w:t>S3 for reading and writing data and EMR for submitting and controlling analytics.</w:t>
      </w:r>
      <w:r w:rsidR="006B2A31">
        <w:t xml:space="preserve"> AWS Physical hardware on Elastic Compute is indirectly via configurations specified for EMR. Full security for a ra</w:t>
      </w:r>
      <w:r w:rsidR="00A774C7">
        <w:t>nge</w:t>
      </w:r>
      <w:r w:rsidR="006B2A31">
        <w:t xml:space="preserve"> of users is considered beyond the scope of the project, however for local prototype application development AWS Credentials are required to access the AWS API.  </w:t>
      </w:r>
      <w:r w:rsidR="00A774C7">
        <w:t>Credentials are stored locally and automatically instantiated</w:t>
      </w:r>
      <w:r w:rsidR="006B2A31">
        <w:t xml:space="preserve"> using </w:t>
      </w:r>
      <w:r w:rsidR="00A774C7">
        <w:t>the</w:t>
      </w:r>
      <w:r w:rsidR="006B2A31">
        <w:t xml:space="preserve"> AWS SDK </w:t>
      </w:r>
      <w:r w:rsidR="00A774C7">
        <w:t xml:space="preserve">toolkit </w:t>
      </w:r>
      <w:r w:rsidR="006B2A31">
        <w:t xml:space="preserve">within the development </w:t>
      </w:r>
      <w:r w:rsidR="00A774C7">
        <w:t>environment.</w:t>
      </w:r>
    </w:p>
    <w:p w14:paraId="6782BD58" w14:textId="3E01D4FD" w:rsidR="00C4798E" w:rsidRDefault="00E477E9" w:rsidP="00C4798E">
      <w:pPr>
        <w:keepNext/>
      </w:pPr>
      <w:r>
        <w:rPr>
          <w:noProof/>
          <w:sz w:val="16"/>
          <w:szCs w:val="16"/>
        </w:rPr>
        <w:drawing>
          <wp:inline distT="0" distB="0" distL="0" distR="0" wp14:anchorId="6754BFA8" wp14:editId="125D791E">
            <wp:extent cx="3084394" cy="2396311"/>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Layers.jpg"/>
                    <pic:cNvPicPr/>
                  </pic:nvPicPr>
                  <pic:blipFill rotWithShape="1">
                    <a:blip r:embed="rId16" cstate="print">
                      <a:extLst>
                        <a:ext uri="{28A0092B-C50C-407E-A947-70E740481C1C}">
                          <a14:useLocalDpi xmlns:a14="http://schemas.microsoft.com/office/drawing/2010/main" val="0"/>
                        </a:ext>
                      </a:extLst>
                    </a:blip>
                    <a:srcRect l="8693" r="9395"/>
                    <a:stretch/>
                  </pic:blipFill>
                  <pic:spPr bwMode="auto">
                    <a:xfrm>
                      <a:off x="0" y="0"/>
                      <a:ext cx="3092958" cy="2402964"/>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21EA2999" w:rsidR="00C4798E" w:rsidRDefault="00C4798E" w:rsidP="00C4798E">
      <w:pPr>
        <w:pStyle w:val="Caption"/>
      </w:pPr>
      <w:bookmarkStart w:id="28" w:name="_Ref527453315"/>
      <w:bookmarkStart w:id="29" w:name="_Toc527463445"/>
      <w:r>
        <w:t xml:space="preserve">Figure </w:t>
      </w:r>
      <w:fldSimple w:instr=" SEQ Figure \* ARABIC ">
        <w:r w:rsidR="00FE6526">
          <w:rPr>
            <w:noProof/>
          </w:rPr>
          <w:t>8</w:t>
        </w:r>
      </w:fldSimple>
      <w:bookmarkEnd w:id="28"/>
      <w:r>
        <w:t xml:space="preserve"> Proposed architecture</w:t>
      </w:r>
      <w:r w:rsidRPr="00680DD1">
        <w:t xml:space="preserve"> (extended from:</w:t>
      </w:r>
      <w:r>
        <w:fldChar w:fldCharType="begin" w:fldLock="1"/>
      </w:r>
      <w:r w:rsidR="003C6ABB">
        <w:instrText>ADDIN CSL_CITATION {"citationItems":[{"id":"ITEM-1","itemData":{"DOI":"10.1016/B978-0-12-805467-3.00010-7","ISBN":"9780128054673","abstract":"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Big Data: a practitioner's perspective” will focus on four key areas associated with big data that require consideration from a practical and implementation perspective: (i) Big Data is a new Paradigm – Differences with Traditional Data Warehouse, Pitfalls and Considerations; (ii) Product considerations for Big Data – Use of Open Source products for Big Data, Pitfalls and Considerations; (iii) Use of Cloud for hosting Big Data – Why use Cloud, Pitfalls and Considerations; and (iv) Big Data Implementation – Architecture definition, processing framework and migration patterns from Data Warehouse to Big Data.","author":[{"dropping-particle":"","family":"Lopes","given":"Darshan","non-dropping-particle":"","parse-names":false,"suffix":""},{"dropping-particle":"","family":"Palmer","given":"Kevin","non-dropping-particle":"","parse-names":false,"suffix":""},{"dropping-particle":"","family":"O'Sullivan","given":"Fiona","non-dropping-particle":"","parse-names":false,"suffix":""}],"container-title":"Software Architecture for Big Data and the Cloud","id":"ITEM-1","issued":{"date-parts":[["2017"]]},"page":"167-179","title":"Chapter 10 – Big Data: A Practitioners Perspective","type":"chapter"},"uris":["http://www.mendeley.com/documents/?uuid=d8565ec4-1e3c-35a5-a437-57a3525cc87d"]}],"mendeley":{"formattedCitation":"(Lopes, Palmer and O’Sullivan, 2017)","manualFormatting":" Lopes, Palmer and O’Sullivan, 2017)","plainTextFormattedCitation":"(Lopes, Palmer and O’Sullivan, 2017)","previouslyFormattedCitation":"(Lopes, Palmer and O’Sullivan, 2017)"},"properties":{"noteIndex":0},"schema":"https://github.com/citation-style-language/schema/raw/master/csl-citation.json"}</w:instrText>
      </w:r>
      <w:r>
        <w:fldChar w:fldCharType="separate"/>
      </w:r>
      <w:r>
        <w:rPr>
          <w:noProof/>
        </w:rPr>
        <w:t xml:space="preserve"> </w:t>
      </w:r>
      <w:r w:rsidRPr="00185B14">
        <w:rPr>
          <w:noProof/>
        </w:rPr>
        <w:t>Lopes, Palmer and O’Sullivan, 2017)</w:t>
      </w:r>
      <w:bookmarkEnd w:id="29"/>
      <w:r>
        <w:fldChar w:fldCharType="end"/>
      </w:r>
    </w:p>
    <w:p w14:paraId="4B506D6D" w14:textId="06B34B69" w:rsidR="00C4798E" w:rsidRPr="00C4798E" w:rsidRDefault="00FB1C2C" w:rsidP="00C4798E">
      <w:r>
        <w:t xml:space="preserve">Each of the key elements can be decomposed into lower level subcomponents shown in </w:t>
      </w:r>
      <w:r>
        <w:fldChar w:fldCharType="begin"/>
      </w:r>
      <w:r>
        <w:instrText xml:space="preserve"> REF _Ref527453843 \h </w:instrText>
      </w:r>
      <w:r>
        <w:fldChar w:fldCharType="separate"/>
      </w:r>
      <w:r w:rsidR="00FE6526">
        <w:t xml:space="preserve">Figure </w:t>
      </w:r>
      <w:r w:rsidR="00FE6526">
        <w:rPr>
          <w:noProof/>
        </w:rPr>
        <w:t>9</w:t>
      </w:r>
      <w:r>
        <w:fldChar w:fldCharType="end"/>
      </w:r>
      <w:r>
        <w:t>.</w:t>
      </w:r>
    </w:p>
    <w:p w14:paraId="32FC43C0" w14:textId="48723CF4" w:rsidR="00D25D52" w:rsidRDefault="005023FE" w:rsidP="00D25D52">
      <w:pPr>
        <w:keepNext/>
        <w:spacing w:before="100" w:after="100"/>
        <w:ind w:hanging="11"/>
      </w:pPr>
      <w:r>
        <w:rPr>
          <w:noProof/>
          <w:sz w:val="16"/>
          <w:szCs w:val="16"/>
        </w:rPr>
        <w:lastRenderedPageBreak/>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7"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3043298C" w:rsidR="005E21F1" w:rsidRDefault="00D25D52" w:rsidP="00DB58EF">
      <w:pPr>
        <w:pStyle w:val="Caption"/>
      </w:pPr>
      <w:bookmarkStart w:id="30" w:name="_Ref527453843"/>
      <w:bookmarkStart w:id="31" w:name="_Toc527463446"/>
      <w:r>
        <w:t xml:space="preserve">Figure </w:t>
      </w:r>
      <w:fldSimple w:instr=" SEQ Figure \* ARABIC ">
        <w:r w:rsidR="00FE6526">
          <w:rPr>
            <w:noProof/>
          </w:rPr>
          <w:t>9</w:t>
        </w:r>
      </w:fldSimple>
      <w:bookmarkEnd w:id="30"/>
      <w:r>
        <w:t xml:space="preserve"> </w:t>
      </w:r>
      <w:r w:rsidRPr="00EB3EFD">
        <w:t xml:space="preserve">Architecture for the </w:t>
      </w:r>
      <w:r w:rsidR="00BF1692">
        <w:t>system.</w:t>
      </w:r>
      <w:bookmarkEnd w:id="31"/>
    </w:p>
    <w:p w14:paraId="44C27B72" w14:textId="67C6308A" w:rsidR="00FB1C2C" w:rsidRPr="00FB1C2C" w:rsidRDefault="00FB1C2C" w:rsidP="00FB1C2C">
      <w:r>
        <w:t>Key architectural elements define the proposed system packages (</w:t>
      </w:r>
      <w:r>
        <w:fldChar w:fldCharType="begin"/>
      </w:r>
      <w:r>
        <w:instrText xml:space="preserve"> REF _Ref527453906 \h </w:instrText>
      </w:r>
      <w:r>
        <w:fldChar w:fldCharType="separate"/>
      </w:r>
      <w:r w:rsidR="00FE6526">
        <w:t xml:space="preserve">Figure </w:t>
      </w:r>
      <w:r w:rsidR="00FE6526">
        <w:rPr>
          <w:noProof/>
        </w:rPr>
        <w:t>10</w:t>
      </w:r>
      <w:r>
        <w:fldChar w:fldCharType="end"/>
      </w:r>
      <w:r>
        <w:t>)</w:t>
      </w:r>
      <w:r w:rsidR="00183153">
        <w:t xml:space="preserve">. The </w:t>
      </w:r>
      <w:r>
        <w:t>sub-package within the user interface package</w:t>
      </w:r>
      <w:r w:rsidR="00183153">
        <w:t>,</w:t>
      </w:r>
      <w:r>
        <w:t xml:space="preserve"> </w:t>
      </w:r>
      <w:proofErr w:type="spellStart"/>
      <w:r>
        <w:t>Workflowbuilder</w:t>
      </w:r>
      <w:proofErr w:type="spellEnd"/>
      <w:r>
        <w:t>,</w:t>
      </w:r>
      <w:r w:rsidR="00183153">
        <w:t xml:space="preserve"> </w:t>
      </w:r>
      <w:r>
        <w:t xml:space="preserve">contains domain </w:t>
      </w:r>
      <w:r w:rsidR="00DA5402">
        <w:t>specific components for</w:t>
      </w:r>
      <w:r>
        <w:t xml:space="preserve"> </w:t>
      </w:r>
      <w:r w:rsidR="00183153">
        <w:t xml:space="preserve">climate-driven </w:t>
      </w:r>
      <w:r w:rsidR="00DA5402">
        <w:t>building</w:t>
      </w:r>
      <w:r w:rsidR="00183153">
        <w:t xml:space="preserve"> </w:t>
      </w:r>
      <w:r w:rsidR="009A47EC">
        <w:t xml:space="preserve">design and </w:t>
      </w:r>
      <w:r w:rsidR="00DA5402">
        <w:t xml:space="preserve">is </w:t>
      </w:r>
      <w:r w:rsidR="009A47EC">
        <w:t>regarded as a</w:t>
      </w:r>
      <w:r w:rsidR="00344394">
        <w:t>n</w:t>
      </w:r>
      <w:r w:rsidR="009A47EC">
        <w:t xml:space="preserve"> interchangeable element if the system was applied to another domain.</w:t>
      </w:r>
    </w:p>
    <w:p w14:paraId="056FF42B" w14:textId="35E9E906" w:rsidR="007311DA" w:rsidRDefault="00CF68E0" w:rsidP="007311DA">
      <w:pPr>
        <w:keepNext/>
      </w:pPr>
      <w:r>
        <w:rPr>
          <w:noProof/>
        </w:rPr>
        <mc:AlternateContent>
          <mc:Choice Requires="wps">
            <w:drawing>
              <wp:anchor distT="0" distB="0" distL="114300" distR="114300" simplePos="0" relativeHeight="251661312" behindDoc="0" locked="0" layoutInCell="1" allowOverlap="1" wp14:anchorId="22CDC26A" wp14:editId="00D54D3B">
                <wp:simplePos x="0" y="0"/>
                <wp:positionH relativeFrom="column">
                  <wp:posOffset>1226185</wp:posOffset>
                </wp:positionH>
                <wp:positionV relativeFrom="paragraph">
                  <wp:posOffset>864993</wp:posOffset>
                </wp:positionV>
                <wp:extent cx="913964"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9139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2C77B9" id="Straight Connector 3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6.55pt,68.1pt" to="168.5pt,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4BE4415D" wp14:editId="7D0120A1">
                <wp:simplePos x="0" y="0"/>
                <wp:positionH relativeFrom="column">
                  <wp:posOffset>2586251</wp:posOffset>
                </wp:positionH>
                <wp:positionV relativeFrom="paragraph">
                  <wp:posOffset>795039</wp:posOffset>
                </wp:positionV>
                <wp:extent cx="0" cy="928048"/>
                <wp:effectExtent l="0" t="0" r="38100" b="24765"/>
                <wp:wrapNone/>
                <wp:docPr id="37" name="Straight Connector 37"/>
                <wp:cNvGraphicFramePr/>
                <a:graphic xmlns:a="http://schemas.openxmlformats.org/drawingml/2006/main">
                  <a:graphicData uri="http://schemas.microsoft.com/office/word/2010/wordprocessingShape">
                    <wps:wsp>
                      <wps:cNvCnPr/>
                      <wps:spPr>
                        <a:xfrm>
                          <a:off x="0" y="0"/>
                          <a:ext cx="0" cy="9280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BB383CF" id="Straight Connector 37"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65pt,62.6pt" to="203.65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" strokecolor="black [3200]" strokeweight=".5pt">
                <v:stroke joinstyle="miter"/>
              </v:line>
            </w:pict>
          </mc:Fallback>
        </mc:AlternateContent>
      </w:r>
      <w:r w:rsidR="007311DA">
        <w:rPr>
          <w:noProof/>
        </w:rPr>
        <mc:AlternateContent>
          <mc:Choice Requires="wps">
            <w:drawing>
              <wp:anchor distT="0" distB="0" distL="114300" distR="114300" simplePos="0" relativeHeight="251659264" behindDoc="0" locked="0" layoutInCell="1" allowOverlap="1" wp14:anchorId="10A1C39B" wp14:editId="18F71B14">
                <wp:simplePos x="0" y="0"/>
                <wp:positionH relativeFrom="column">
                  <wp:posOffset>1786516</wp:posOffset>
                </wp:positionH>
                <wp:positionV relativeFrom="paragraph">
                  <wp:posOffset>540745</wp:posOffset>
                </wp:positionV>
                <wp:extent cx="354131"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3541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CD3CAB" id="Straight Connector 3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40.65pt,42.6pt" to="168.55pt,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" strokecolor="black [3200]" strokeweight=".5pt">
                <v:stroke joinstyle="miter"/>
              </v:line>
            </w:pict>
          </mc:Fallback>
        </mc:AlternateContent>
      </w:r>
      <w:r w:rsidR="007311DA">
        <w:rPr>
          <w:noProof/>
        </w:rPr>
        <w:drawing>
          <wp:inline distT="0" distB="0" distL="0" distR="0" wp14:anchorId="714979CC" wp14:editId="7058CFE8">
            <wp:extent cx="3064266" cy="219075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ackagesSimpl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104" cy="2206363"/>
                    </a:xfrm>
                    <a:prstGeom prst="rect">
                      <a:avLst/>
                    </a:prstGeom>
                  </pic:spPr>
                </pic:pic>
              </a:graphicData>
            </a:graphic>
          </wp:inline>
        </w:drawing>
      </w:r>
    </w:p>
    <w:p w14:paraId="68C0BBA6" w14:textId="4D9DAA4C" w:rsidR="007311DA" w:rsidRDefault="007311DA" w:rsidP="007311DA">
      <w:pPr>
        <w:pStyle w:val="Caption"/>
      </w:pPr>
      <w:bookmarkStart w:id="32" w:name="_Ref527453906"/>
      <w:bookmarkStart w:id="33" w:name="_Toc527463447"/>
      <w:r>
        <w:t xml:space="preserve">Figure </w:t>
      </w:r>
      <w:fldSimple w:instr=" SEQ Figure \* ARABIC ">
        <w:r w:rsidR="00FE6526">
          <w:rPr>
            <w:noProof/>
          </w:rPr>
          <w:t>10</w:t>
        </w:r>
      </w:fldSimple>
      <w:bookmarkEnd w:id="32"/>
      <w:r>
        <w:t xml:space="preserve"> Simple package diagram.</w:t>
      </w:r>
      <w:bookmarkEnd w:id="33"/>
    </w:p>
    <w:p w14:paraId="58186B99" w14:textId="77777777" w:rsidR="00FB3FED" w:rsidRDefault="00FB3FED" w:rsidP="00FB3FED">
      <w:pPr>
        <w:pStyle w:val="Heading2"/>
      </w:pPr>
      <w:r w:rsidRPr="00375814">
        <w:t>Design methodology</w:t>
      </w:r>
    </w:p>
    <w:p w14:paraId="3BE4B256" w14:textId="77B94832" w:rsidR="00FB3FED" w:rsidRDefault="00FB3FED" w:rsidP="00FB3FED">
      <w:pPr>
        <w:rPr>
          <w:lang w:eastAsia="en-US"/>
        </w:rPr>
      </w:pPr>
      <w:r>
        <w:rPr>
          <w:lang w:eastAsia="en-US"/>
        </w:rPr>
        <w:t xml:space="preserve">The design process was broken into a series of major development increments (see </w:t>
      </w:r>
      <w:r>
        <w:rPr>
          <w:lang w:eastAsia="en-US"/>
        </w:rPr>
        <w:fldChar w:fldCharType="begin"/>
      </w:r>
      <w:r>
        <w:rPr>
          <w:lang w:eastAsia="en-US"/>
        </w:rPr>
        <w:instrText xml:space="preserve"> REF _Ref527362010 \h </w:instrText>
      </w:r>
      <w:r>
        <w:rPr>
          <w:lang w:eastAsia="en-US"/>
        </w:rPr>
      </w:r>
      <w:r>
        <w:rPr>
          <w:lang w:eastAsia="en-US"/>
        </w:rPr>
        <w:fldChar w:fldCharType="separate"/>
      </w:r>
      <w:r w:rsidR="00FE6526">
        <w:t xml:space="preserve">Figure </w:t>
      </w:r>
      <w:r w:rsidR="00FE6526">
        <w:rPr>
          <w:noProof/>
        </w:rPr>
        <w:t>11</w:t>
      </w:r>
      <w:r>
        <w:rPr>
          <w:lang w:eastAsia="en-US"/>
        </w:rPr>
        <w:fldChar w:fldCharType="end"/>
      </w:r>
      <w:r>
        <w:rPr>
          <w:lang w:eastAsia="en-US"/>
        </w:rPr>
        <w:t xml:space="preserve">). Each increment lasted approximately 25 days and followed Agile Model Driven Development (AMDD) with UML </w:t>
      </w:r>
      <w:r>
        <w:rPr>
          <w:lang w:eastAsia="en-US"/>
        </w:rPr>
        <w:fldChar w:fldCharType="begin" w:fldLock="1"/>
      </w:r>
      <w:r>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xml:space="preserve">. First, over several days, high-level modelling was used to understand the scope, requirements and potential architecture of the system. This was followed by a series of construction iterations, each of which began with a planning phase. Requirements were ranked by priority and the highest priority implemented first. Over several hours, UML models were produced to explore what should be built for the iteration and to estimate the time required. Issues identified in the planning models were then developed in more detail using just-in-time models, created in less than thirty minutes </w:t>
      </w:r>
      <w:r>
        <w:rPr>
          <w:lang w:eastAsia="en-US"/>
        </w:rPr>
        <w:lastRenderedPageBreak/>
        <w:t xml:space="preserve">involving hand-sketched flow diagrams, sequence diagrams and class diagrams. Using these modelled details code was written during the following hours or days using a test-first and refactor approach. </w:t>
      </w:r>
    </w:p>
    <w:p w14:paraId="4F9A5A58" w14:textId="77777777" w:rsidR="00FB3FED" w:rsidRDefault="00FB3FED" w:rsidP="00FB3FED">
      <w:pPr>
        <w:keepNext/>
      </w:pPr>
      <w:r>
        <w:rPr>
          <w:noProof/>
          <w:lang w:eastAsia="en-US"/>
        </w:rPr>
        <w:drawing>
          <wp:inline distT="0" distB="0" distL="0" distR="0" wp14:anchorId="6B12ABF2" wp14:editId="465B649D">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6F88B849" w14:textId="3797452F" w:rsidR="00FB3FED" w:rsidRPr="000A01A1" w:rsidRDefault="00FB3FED" w:rsidP="00FB3FED">
      <w:pPr>
        <w:pStyle w:val="Caption"/>
      </w:pPr>
      <w:bookmarkStart w:id="34" w:name="_Ref527362010"/>
      <w:bookmarkStart w:id="35" w:name="_Toc527463448"/>
      <w:r>
        <w:t xml:space="preserve">Figure </w:t>
      </w:r>
      <w:fldSimple w:instr=" SEQ Figure \* ARABIC ">
        <w:r w:rsidR="00FE6526">
          <w:rPr>
            <w:noProof/>
          </w:rPr>
          <w:t>11</w:t>
        </w:r>
      </w:fldSimple>
      <w:bookmarkEnd w:id="34"/>
      <w:r>
        <w:t xml:space="preserve"> </w:t>
      </w:r>
      <w:r w:rsidRPr="0018232A">
        <w:t>Development increments (extended</w:t>
      </w:r>
      <w:r w:rsidRPr="00BA1876">
        <w:t xml:space="preserve"> from </w:t>
      </w:r>
      <w:r w:rsidRPr="00BD5112">
        <w:fldChar w:fldCharType="begin" w:fldLock="1"/>
      </w:r>
      <w: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Pr="00BD5112">
        <w:fldChar w:fldCharType="separate"/>
      </w:r>
      <w:r w:rsidRPr="00BD5112">
        <w:rPr>
          <w:noProof/>
        </w:rPr>
        <w:t>Ambler (2004)</w:t>
      </w:r>
      <w:r w:rsidRPr="00BD5112">
        <w:fldChar w:fldCharType="end"/>
      </w:r>
      <w:r>
        <w:t>, p119</w:t>
      </w:r>
      <w:r w:rsidRPr="00BD5112">
        <w:t>)</w:t>
      </w:r>
      <w:r>
        <w:t>.</w:t>
      </w:r>
      <w:bookmarkEnd w:id="35"/>
    </w:p>
    <w:p w14:paraId="3A5132D8" w14:textId="77777777" w:rsidR="00FB3FED" w:rsidRPr="00FB3FED" w:rsidRDefault="00FB3FED" w:rsidP="00FB3FED"/>
    <w:p w14:paraId="60BF99B2" w14:textId="79DC973A" w:rsidR="00E17D8E" w:rsidRDefault="00E17D8E" w:rsidP="00E17D8E">
      <w:pPr>
        <w:pStyle w:val="Heading1"/>
      </w:pPr>
      <w:r w:rsidRPr="00375814">
        <w:t>Chapter 4. Implementation</w:t>
      </w:r>
    </w:p>
    <w:p w14:paraId="1EA29411" w14:textId="5FAB6676" w:rsidR="004E3618" w:rsidRPr="004E3618" w:rsidRDefault="004E3618" w:rsidP="004E3618">
      <w:pPr>
        <w:pStyle w:val="Heading2"/>
      </w:pPr>
      <w:r>
        <w:t>Development iterations</w:t>
      </w:r>
    </w:p>
    <w:p w14:paraId="7601F3FB" w14:textId="4E842F4A" w:rsidR="000A01A1" w:rsidRDefault="000A01A1" w:rsidP="000A01A1">
      <w:r>
        <w:t xml:space="preserve">Implementation of the software prototype </w:t>
      </w:r>
      <w:r w:rsidR="00505139">
        <w:t xml:space="preserve">followed the </w:t>
      </w:r>
      <w:r w:rsidR="00505139">
        <w:rPr>
          <w:lang w:eastAsia="en-US"/>
        </w:rPr>
        <w:t>AMDD methodology over</w:t>
      </w:r>
      <w:r>
        <w:t xml:space="preserve"> </w:t>
      </w:r>
      <w:r w:rsidR="009A47EC">
        <w:t>five</w:t>
      </w:r>
      <w:r w:rsidR="00BA357E">
        <w:t xml:space="preserve"> main</w:t>
      </w:r>
      <w:r>
        <w:t xml:space="preserve"> iterations</w:t>
      </w:r>
      <w:r w:rsidR="009A47EC">
        <w:t xml:space="preserve"> each including prioritising</w:t>
      </w:r>
      <w:r w:rsidR="00505139">
        <w:t xml:space="preserve"> requirements</w:t>
      </w:r>
      <w:r w:rsidR="009A47EC">
        <w:t>, UML modelling, code development, integration testing and refactoring</w:t>
      </w:r>
      <w:r w:rsidR="0095568A">
        <w:t>:</w:t>
      </w:r>
      <w:r>
        <w:t xml:space="preserve"> </w:t>
      </w:r>
    </w:p>
    <w:p w14:paraId="6960CA2E" w14:textId="55237100" w:rsidR="000A01A1" w:rsidRDefault="000A01A1" w:rsidP="000A01A1">
      <w:pPr>
        <w:pStyle w:val="ListParagraph"/>
        <w:numPr>
          <w:ilvl w:val="0"/>
          <w:numId w:val="11"/>
        </w:numPr>
      </w:pPr>
      <w:r>
        <w:t>Key challenges across all packages were addressed, with the goal of a prototype that could perform all basic functionality.</w:t>
      </w:r>
      <w:r w:rsidR="0095568A">
        <w:t xml:space="preserve"> Functions were developed to use key aspects of the AWS API, reading and writing data in S3 and programmatically running clusters with simple Spark analysis routines.</w:t>
      </w:r>
      <w:r>
        <w:t xml:space="preserve">  </w:t>
      </w:r>
      <w:r w:rsidR="0095568A">
        <w:t xml:space="preserve">A rudimentary user interface was defined using Java Swing. This enabled predefined analysis routines and cluster configurations to be submitted to EMR, results written to S3 and visualised on an online map using HTML, JavaScript and D3.js. </w:t>
      </w:r>
    </w:p>
    <w:p w14:paraId="3867FBD7" w14:textId="447544C2" w:rsidR="000A01A1" w:rsidRDefault="0095568A" w:rsidP="00BA357E">
      <w:pPr>
        <w:pStyle w:val="ListParagraph"/>
        <w:numPr>
          <w:ilvl w:val="0"/>
          <w:numId w:val="11"/>
        </w:numPr>
      </w:pPr>
      <w:r>
        <w:t xml:space="preserve">Development focused on the </w:t>
      </w:r>
      <w:proofErr w:type="spellStart"/>
      <w:r>
        <w:t>Workflowbuilder</w:t>
      </w:r>
      <w:proofErr w:type="spellEnd"/>
      <w:r>
        <w:t xml:space="preserve"> package</w:t>
      </w:r>
      <w:r w:rsidR="00BA357E">
        <w:t>, monitoring of resources and workflow status within the Coordination Package and structuring the Analysis Package</w:t>
      </w:r>
      <w:r>
        <w:t xml:space="preserve">. </w:t>
      </w:r>
      <w:r w:rsidR="000A01A1">
        <w:t xml:space="preserve">UI </w:t>
      </w:r>
      <w:r w:rsidR="00BA357E">
        <w:t xml:space="preserve">development </w:t>
      </w:r>
      <w:r w:rsidR="000A01A1">
        <w:t xml:space="preserve">switched to JavaFX </w:t>
      </w:r>
      <w:r>
        <w:t xml:space="preserve">and the interface for user configuration of </w:t>
      </w:r>
      <w:r w:rsidR="00BA357E">
        <w:t xml:space="preserve">analysis </w:t>
      </w:r>
      <w:r w:rsidR="000A01A1">
        <w:t>workflow</w:t>
      </w:r>
      <w:r>
        <w:t>s</w:t>
      </w:r>
      <w:r w:rsidR="000A01A1">
        <w:t xml:space="preserve"> </w:t>
      </w:r>
      <w:r>
        <w:t xml:space="preserve">was </w:t>
      </w:r>
      <w:r w:rsidR="000A01A1">
        <w:t xml:space="preserve">developed </w:t>
      </w:r>
      <w:r>
        <w:t>and tested.</w:t>
      </w:r>
      <w:r w:rsidR="00BA357E">
        <w:t xml:space="preserve"> An analysis pipeline was developed to provide parsing and filtering of the data set based on analysis parameters associated with workflows. Basic performance metrics were implemented with Apache Spark. Output from analysis was structured in preparation for developing a graphical visualisation framework.</w:t>
      </w:r>
    </w:p>
    <w:p w14:paraId="64E6B61A" w14:textId="6E84129B" w:rsidR="000A01A1" w:rsidRDefault="007E1254" w:rsidP="000A01A1">
      <w:pPr>
        <w:pStyle w:val="ListParagraph"/>
        <w:numPr>
          <w:ilvl w:val="0"/>
          <w:numId w:val="11"/>
        </w:numPr>
      </w:pPr>
      <w:r>
        <w:t xml:space="preserve">Visualisation package was developed including routines to read, reformat and write output from analysis to </w:t>
      </w:r>
      <w:r w:rsidR="006B0EF3">
        <w:t xml:space="preserve">a </w:t>
      </w:r>
      <w:r>
        <w:t>public server space. A d</w:t>
      </w:r>
      <w:r w:rsidR="000A01A1">
        <w:t xml:space="preserve">ashboard framework </w:t>
      </w:r>
      <w:r>
        <w:t xml:space="preserve">was </w:t>
      </w:r>
      <w:r w:rsidR="000A01A1">
        <w:t xml:space="preserve">developed </w:t>
      </w:r>
      <w:r>
        <w:t>to read and display output data and provide user interaction.</w:t>
      </w:r>
    </w:p>
    <w:p w14:paraId="3811C4AD" w14:textId="77777777" w:rsidR="007E1254" w:rsidRDefault="000A01A1" w:rsidP="000A01A1">
      <w:pPr>
        <w:pStyle w:val="ListParagraph"/>
        <w:numPr>
          <w:ilvl w:val="0"/>
          <w:numId w:val="11"/>
        </w:numPr>
      </w:pPr>
      <w:r>
        <w:lastRenderedPageBreak/>
        <w:t>Refactoring the analysis</w:t>
      </w:r>
      <w:r w:rsidR="007E1254">
        <w:t xml:space="preserve"> package</w:t>
      </w:r>
      <w:r>
        <w:t xml:space="preserve"> to provide </w:t>
      </w:r>
      <w:r w:rsidR="00BA357E">
        <w:t xml:space="preserve">additional </w:t>
      </w:r>
      <w:r>
        <w:t>mechanisms to evaluate re</w:t>
      </w:r>
      <w:r w:rsidR="007E1254">
        <w:t>sults.</w:t>
      </w:r>
    </w:p>
    <w:p w14:paraId="2069CA6C" w14:textId="20FC4A25" w:rsidR="000A01A1" w:rsidRPr="000A01A1" w:rsidRDefault="007E1254" w:rsidP="000A01A1">
      <w:pPr>
        <w:pStyle w:val="ListParagraph"/>
        <w:numPr>
          <w:ilvl w:val="0"/>
          <w:numId w:val="11"/>
        </w:numPr>
      </w:pPr>
      <w:r>
        <w:t>The</w:t>
      </w:r>
      <w:r w:rsidR="000A01A1">
        <w:t xml:space="preserve"> </w:t>
      </w:r>
      <w:r w:rsidR="00BA357E">
        <w:t>dashboard</w:t>
      </w:r>
      <w:r w:rsidR="000A01A1">
        <w:t xml:space="preserve"> </w:t>
      </w:r>
      <w:r w:rsidR="00BA357E">
        <w:t>framework</w:t>
      </w:r>
      <w:r>
        <w:t xml:space="preserve"> in the visualisation package</w:t>
      </w:r>
      <w:r w:rsidR="000A01A1">
        <w:t xml:space="preserve"> was re</w:t>
      </w:r>
      <w:r w:rsidR="00BA357E">
        <w:t>structured</w:t>
      </w:r>
      <w:r w:rsidR="000A01A1">
        <w:t xml:space="preserve"> </w:t>
      </w:r>
      <w:r>
        <w:t>with</w:t>
      </w:r>
      <w:r w:rsidR="000A01A1">
        <w:t xml:space="preserve"> </w:t>
      </w:r>
      <w:r w:rsidR="00BA357E">
        <w:t>more code reuse</w:t>
      </w:r>
      <w:r>
        <w:t xml:space="preserve">, allowing multiple controllable instances of graphic tools simultaneously. Improving the </w:t>
      </w:r>
      <w:r w:rsidR="000A01A1">
        <w:t xml:space="preserve">graphical </w:t>
      </w:r>
      <w:r>
        <w:t xml:space="preserve">representation and user </w:t>
      </w:r>
      <w:r w:rsidR="000A01A1">
        <w:t xml:space="preserve">access to the </w:t>
      </w:r>
      <w:r w:rsidR="00BA357E">
        <w:t>evaluation</w:t>
      </w:r>
      <w:r>
        <w:t xml:space="preserve"> metrics generated through</w:t>
      </w:r>
      <w:r w:rsidR="000A01A1">
        <w:t xml:space="preserve"> analysis.</w:t>
      </w:r>
    </w:p>
    <w:p w14:paraId="3508965F" w14:textId="77777777" w:rsidR="00CD0971" w:rsidRDefault="00CD0971" w:rsidP="00CD0971">
      <w:pPr>
        <w:pStyle w:val="Heading2"/>
      </w:pPr>
      <w:r>
        <w:t>Environment</w:t>
      </w:r>
    </w:p>
    <w:p w14:paraId="51B8D4E4" w14:textId="3E16F815" w:rsidR="004E3618" w:rsidRDefault="004E3618" w:rsidP="004E3618">
      <w:r>
        <w:t xml:space="preserve">The prototype operates locally on a </w:t>
      </w:r>
      <w:r>
        <w:rPr>
          <w:shd w:val="clear" w:color="auto" w:fill="FFFFFF"/>
        </w:rPr>
        <w:t xml:space="preserve">Java Virtual Machine (JVM) </w:t>
      </w:r>
      <w:r w:rsidR="00AD7F43">
        <w:rPr>
          <w:shd w:val="clear" w:color="auto" w:fill="FFFFFF"/>
        </w:rPr>
        <w:t>a</w:t>
      </w:r>
      <w:r>
        <w:rPr>
          <w:shd w:val="clear" w:color="auto" w:fill="FFFFFF"/>
        </w:rPr>
        <w:t xml:space="preserve">nalytics take place within AWS Cloud using the Elastic Map Reduce framework running </w:t>
      </w:r>
      <w:r w:rsidRPr="005D0724">
        <w:rPr>
          <w:rFonts w:eastAsiaTheme="minorHAnsi"/>
        </w:rPr>
        <w:t>spark-core_2.</w:t>
      </w:r>
      <w:r w:rsidR="002F4FBC">
        <w:rPr>
          <w:rFonts w:eastAsiaTheme="minorHAnsi"/>
        </w:rPr>
        <w:t>30. H</w:t>
      </w:r>
      <w:r>
        <w:rPr>
          <w:shd w:val="clear" w:color="auto" w:fill="FFFFFF"/>
        </w:rPr>
        <w:t xml:space="preserve">ardware on EMR is configured by the user via the local application </w:t>
      </w:r>
      <w:r w:rsidR="002F4FBC">
        <w:rPr>
          <w:shd w:val="clear" w:color="auto" w:fill="FFFFFF"/>
        </w:rPr>
        <w:t>as part of the workflow definition</w:t>
      </w:r>
      <w:r w:rsidR="00AD7F43">
        <w:rPr>
          <w:shd w:val="clear" w:color="auto" w:fill="FFFFFF"/>
        </w:rPr>
        <w:t>, users have access to all classes of AWS EMR instances and can run up to 20 instances (1 master and 19 slaves).</w:t>
      </w:r>
    </w:p>
    <w:p w14:paraId="774AC456" w14:textId="6699E0E0" w:rsidR="00CD0971" w:rsidRDefault="00AD7F43" w:rsidP="00AD7F43">
      <w:r>
        <w:t xml:space="preserve">The system was developed and tested </w:t>
      </w:r>
      <w:r w:rsidR="00FF785D">
        <w:rPr>
          <w:shd w:val="clear" w:color="auto" w:fill="FFFFFF"/>
        </w:rPr>
        <w:t>on Windows 10 P</w:t>
      </w:r>
      <w:r>
        <w:rPr>
          <w:shd w:val="clear" w:color="auto" w:fill="FFFFFF"/>
        </w:rPr>
        <w:t>ro</w:t>
      </w:r>
      <w:r w:rsidR="00FF785D">
        <w:rPr>
          <w:shd w:val="clear" w:color="auto" w:fill="FFFFFF"/>
        </w:rPr>
        <w:t xml:space="preserve"> running on 64-bit Operating System</w:t>
      </w:r>
      <w:r w:rsidR="00993E71">
        <w:rPr>
          <w:shd w:val="clear" w:color="auto" w:fill="FFFFFF"/>
        </w:rPr>
        <w:t xml:space="preserve"> with Intel Core i7-8700k CPU and 16Gb ram</w:t>
      </w:r>
      <w:r>
        <w:rPr>
          <w:shd w:val="clear" w:color="auto" w:fill="FFFFFF"/>
        </w:rPr>
        <w:t xml:space="preserve">. </w:t>
      </w:r>
      <w:r>
        <w:t xml:space="preserve">Java development took place using 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r>
        <w:t xml:space="preserve">.  UML models were developed using </w:t>
      </w:r>
      <w:proofErr w:type="spellStart"/>
      <w:r>
        <w:t>Astah</w:t>
      </w:r>
      <w:proofErr w:type="spellEnd"/>
      <w:r>
        <w:t xml:space="preserve"> Community with some additional diagrams modelled in Rhino3d. JavaScript</w:t>
      </w:r>
      <w:r w:rsidR="00CD0971">
        <w:t>, html</w:t>
      </w:r>
      <w:r>
        <w:t xml:space="preserve"> and</w:t>
      </w:r>
      <w:r w:rsidR="00CD0971">
        <w:t xml:space="preserve"> </w:t>
      </w:r>
      <w:r>
        <w:t xml:space="preserve">CSS </w:t>
      </w:r>
      <w:r w:rsidR="006D7A6B">
        <w:t>used to define</w:t>
      </w:r>
      <w:r>
        <w:t xml:space="preserve"> the dashboard web framework was developed using </w:t>
      </w:r>
      <w:r w:rsidR="00CD0971">
        <w:t>Sublime Text 3</w:t>
      </w:r>
      <w:r>
        <w:t xml:space="preserve"> and tested with </w:t>
      </w:r>
      <w:r w:rsidR="00CD0971">
        <w:t xml:space="preserve">http-server </w:t>
      </w:r>
      <w:r w:rsidR="00CD0971">
        <w:fldChar w:fldCharType="begin" w:fldLock="1"/>
      </w:r>
      <w:r w:rsidR="00CD0971">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CD0971">
        <w:fldChar w:fldCharType="separate"/>
      </w:r>
      <w:r w:rsidR="00CD0971" w:rsidRPr="00DB7FCA">
        <w:rPr>
          <w:noProof/>
        </w:rPr>
        <w:t>(</w:t>
      </w:r>
      <w:r w:rsidR="00CD0971" w:rsidRPr="00DB7FCA">
        <w:rPr>
          <w:i/>
          <w:noProof/>
        </w:rPr>
        <w:t>http-server: a command-line http server</w:t>
      </w:r>
      <w:r w:rsidR="00CD0971" w:rsidRPr="00DB7FCA">
        <w:rPr>
          <w:noProof/>
        </w:rPr>
        <w:t>, 2018)</w:t>
      </w:r>
      <w:r w:rsidR="00CD0971">
        <w:fldChar w:fldCharType="end"/>
      </w:r>
      <w:r>
        <w:t xml:space="preserve"> to debug locally within C</w:t>
      </w:r>
      <w:r w:rsidR="00CD0971">
        <w:t>hrome</w:t>
      </w:r>
      <w:r>
        <w:t xml:space="preserve"> 69. Github.com was used for version control and the latest version of code and documentation is available:</w:t>
      </w:r>
      <w:r w:rsidR="00CD0971">
        <w:t xml:space="preserve"> </w:t>
      </w:r>
      <w:hyperlink r:id="rId20" w:history="1">
        <w:r w:rsidR="00CD0971" w:rsidRPr="006D7A6B">
          <w:rPr>
            <w:rStyle w:val="Hyperlink"/>
          </w:rPr>
          <w:t>https://github.com/rolyhudson/climacolombia.git</w:t>
        </w:r>
      </w:hyperlink>
      <w:r w:rsidR="006D7A6B">
        <w:t>.</w:t>
      </w:r>
    </w:p>
    <w:p w14:paraId="3178349B" w14:textId="66E2B39B" w:rsidR="00E17D8E" w:rsidRDefault="00E17D8E" w:rsidP="00E17D8E">
      <w:pPr>
        <w:pStyle w:val="Heading2"/>
      </w:pPr>
      <w:r w:rsidRPr="00375814">
        <w:t>Architecture</w:t>
      </w:r>
    </w:p>
    <w:p w14:paraId="22113D78" w14:textId="3FDA70F0" w:rsidR="002A2371" w:rsidRPr="002A2371" w:rsidRDefault="002A2371" w:rsidP="002A2371">
      <w:pPr>
        <w:pStyle w:val="Heading3"/>
        <w:rPr>
          <w:lang w:eastAsia="en-US"/>
        </w:rPr>
      </w:pPr>
      <w:r>
        <w:rPr>
          <w:shd w:val="clear" w:color="auto" w:fill="FFFFFF"/>
        </w:rPr>
        <w:t>Architecture overview</w:t>
      </w:r>
    </w:p>
    <w:p w14:paraId="6B86EA35" w14:textId="6B85560D" w:rsidR="00677C9E" w:rsidRDefault="003A615C" w:rsidP="00677C9E">
      <w:pPr>
        <w:keepNext/>
      </w:pPr>
      <w:r>
        <w:rPr>
          <w:noProof/>
        </w:rPr>
        <w:drawing>
          <wp:inline distT="0" distB="0" distL="0" distR="0" wp14:anchorId="7543126D" wp14:editId="158E9DE6">
            <wp:extent cx="5731510" cy="23926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392680"/>
                    </a:xfrm>
                    <a:prstGeom prst="rect">
                      <a:avLst/>
                    </a:prstGeom>
                  </pic:spPr>
                </pic:pic>
              </a:graphicData>
            </a:graphic>
          </wp:inline>
        </w:drawing>
      </w:r>
    </w:p>
    <w:p w14:paraId="31D3F388" w14:textId="0811848A" w:rsidR="00110AE4" w:rsidRPr="00110AE4" w:rsidRDefault="00677C9E" w:rsidP="00677C9E">
      <w:pPr>
        <w:pStyle w:val="Caption"/>
      </w:pPr>
      <w:bookmarkStart w:id="36" w:name="_Toc527463449"/>
      <w:r>
        <w:t xml:space="preserve">Figure </w:t>
      </w:r>
      <w:fldSimple w:instr=" SEQ Figure \* ARABIC ">
        <w:r w:rsidR="00FE6526">
          <w:rPr>
            <w:noProof/>
          </w:rPr>
          <w:t>12</w:t>
        </w:r>
      </w:fldSimple>
      <w:r>
        <w:t xml:space="preserve"> </w:t>
      </w:r>
      <w:r w:rsidR="00C91729">
        <w:t>Deployment on AWS</w:t>
      </w:r>
      <w:bookmarkEnd w:id="36"/>
    </w:p>
    <w:p w14:paraId="2B32810C" w14:textId="24AF4F5A" w:rsidR="00316728" w:rsidRDefault="0048762E" w:rsidP="00316728">
      <w:r>
        <w:t>The application use</w:t>
      </w:r>
      <w:r w:rsidR="00C55CA2">
        <w:t>s</w:t>
      </w:r>
      <w:r>
        <w:t xml:space="preserve"> </w:t>
      </w:r>
      <w:r w:rsidR="006B2A31">
        <w:t>IaaS</w:t>
      </w:r>
      <w:r w:rsidR="00275D25">
        <w:t xml:space="preserve"> on </w:t>
      </w:r>
      <w:r w:rsidR="00316728">
        <w:t>Amazon Web Services (AWS)</w:t>
      </w:r>
      <w:r>
        <w:t xml:space="preserve"> cloud </w:t>
      </w:r>
      <w:r w:rsidR="00316728">
        <w:t xml:space="preserve">infrastructure. </w:t>
      </w:r>
      <w:r w:rsidR="00275D25">
        <w:t>Users access t</w:t>
      </w:r>
      <w:r w:rsidR="00316728">
        <w:t xml:space="preserve">he </w:t>
      </w:r>
      <w:r w:rsidR="005C2E86">
        <w:t xml:space="preserve">local </w:t>
      </w:r>
      <w:r w:rsidR="00316728">
        <w:t>a</w:t>
      </w:r>
      <w:r w:rsidR="00C55CA2">
        <w:t>pplication</w:t>
      </w:r>
      <w:r w:rsidR="00275D25">
        <w:t xml:space="preserve"> </w:t>
      </w:r>
      <w:r w:rsidR="00EA421F">
        <w:t>(</w:t>
      </w:r>
      <w:r w:rsidR="00316728">
        <w:t xml:space="preserve">with AWS login </w:t>
      </w:r>
      <w:r w:rsidR="00A80FFC">
        <w:t>credentials</w:t>
      </w:r>
      <w:r w:rsidR="00EA421F">
        <w:t>)</w:t>
      </w:r>
      <w:r w:rsidR="00A80FFC">
        <w:t xml:space="preserve">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 xml:space="preserve">A graphical interface enables users to create </w:t>
      </w:r>
      <w:r w:rsidR="00EA421F">
        <w:t>workflows (</w:t>
      </w:r>
      <w:r w:rsidR="001D6C58">
        <w:t>analytic jobs</w:t>
      </w:r>
      <w:r w:rsidR="00EA421F">
        <w:t>)</w:t>
      </w:r>
      <w:r w:rsidR="001D6C58">
        <w:t xml:space="preserve"> and configure the hardware that will be used to compute them. These analytic jobs are launched as Hadoop distributed file system (HDFS) clusters on Amazons’</w:t>
      </w:r>
      <w:r w:rsidR="007009A5">
        <w:t xml:space="preserve"> Elastic Map Reduce (EMR)</w:t>
      </w:r>
      <w:r w:rsidR="005C2E86">
        <w:t xml:space="preserve"> each running Apache Spark</w:t>
      </w:r>
      <w:r w:rsidR="007009A5">
        <w:t xml:space="preserve">, </w:t>
      </w:r>
      <w:r w:rsidR="007009A5">
        <w:lastRenderedPageBreak/>
        <w:t xml:space="preserve">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w:t>
      </w:r>
      <w:r w:rsidR="00EA421F">
        <w:t>where</w:t>
      </w:r>
      <w:r w:rsidR="007009A5">
        <w:t xml:space="preserv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22"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381C34B8" w14:textId="77777777" w:rsidR="00CD0971" w:rsidRPr="00E0588B" w:rsidRDefault="00CD0971" w:rsidP="00CD0971">
      <w:pPr>
        <w:pStyle w:val="Heading2"/>
      </w:pPr>
      <w:bookmarkStart w:id="37" w:name="_Hlk517953450"/>
      <w:r w:rsidRPr="00E0588B">
        <w:t>Climate data</w:t>
      </w:r>
    </w:p>
    <w:p w14:paraId="2D1F4E10" w14:textId="34B107D2" w:rsidR="00CD0971" w:rsidRPr="00E0588B" w:rsidRDefault="00CD0971" w:rsidP="00CD0971">
      <w:bookmarkStart w:id="38"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39" w:name="_Hlk517953480"/>
      <w:r>
        <w:fldChar w:fldCharType="begin"/>
      </w:r>
      <w:r>
        <w:instrText xml:space="preserve"> REF _Ref526350650 \h </w:instrText>
      </w:r>
      <w:r>
        <w:fldChar w:fldCharType="separate"/>
      </w:r>
      <w:r w:rsidR="00FE6526">
        <w:t xml:space="preserve">Figure </w:t>
      </w:r>
      <w:r w:rsidR="00FE6526">
        <w:rPr>
          <w:noProof/>
        </w:rPr>
        <w:t>13</w:t>
      </w:r>
      <w:r>
        <w:fldChar w:fldCharType="end"/>
      </w:r>
      <w:r>
        <w:t xml:space="preserve"> illustrates the data preparation steps. </w:t>
      </w:r>
      <w:r w:rsidRPr="00E0588B">
        <w:t xml:space="preserve">A C# dot net program was written that takes a </w:t>
      </w:r>
      <w:proofErr w:type="spellStart"/>
      <w:r w:rsidRPr="00E0588B">
        <w:t>topojson</w:t>
      </w:r>
      <w:proofErr w:type="spellEnd"/>
      <w:r w:rsidRPr="00E0588B">
        <w:t xml:space="preserve"> </w:t>
      </w:r>
      <w:r>
        <w:fldChar w:fldCharType="begin" w:fldLock="1"/>
      </w:r>
      <w: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fldChar w:fldCharType="separate"/>
      </w:r>
      <w:r w:rsidRPr="004A05C2">
        <w:rPr>
          <w:noProof/>
        </w:rPr>
        <w:t>(Bostock, 2017)</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77777777" w:rsidR="00CD0971" w:rsidRPr="00E0588B" w:rsidRDefault="00CD0971" w:rsidP="00CD0971">
      <w:bookmarkStart w:id="40" w:name="_Hlk517947775"/>
      <w:r w:rsidRPr="00E0588B">
        <w:t>The grid is used to extract climate data from a ten-year period (2000-2009) from the CRU and CCMP</w:t>
      </w:r>
      <w:r>
        <w:t xml:space="preserve"> datasets</w:t>
      </w:r>
      <w:r w:rsidRPr="00E0588B">
        <w:t xml:space="preserve">. </w:t>
      </w:r>
      <w:bookmarkEnd w:id="40"/>
      <w:r w:rsidRPr="00E0588B">
        <w:t>CRU data is formatted as ASCII ESRI raster format</w:t>
      </w:r>
      <w:r>
        <w:t xml:space="preserve"> </w:t>
      </w:r>
      <w:r w:rsidRPr="00E0588B">
        <w:t xml:space="preserve">at the same resolution as the grid. CCMP data </w:t>
      </w:r>
      <w:r>
        <w:t>is</w:t>
      </w:r>
      <w:r w:rsidRPr="00E0588B">
        <w:t xml:space="preserve"> in </w:t>
      </w:r>
      <w:proofErr w:type="spellStart"/>
      <w:r w:rsidRPr="00E0588B">
        <w:t>netCDF</w:t>
      </w:r>
      <w:proofErr w:type="spellEnd"/>
      <w:r w:rsidRPr="00E0588B">
        <w:t xml:space="preserve">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proofErr w:type="spellStart"/>
      <w:r w:rsidRPr="00E0588B">
        <w:t>netCFD</w:t>
      </w:r>
      <w:proofErr w:type="spellEnd"/>
      <w:r w:rsidRPr="00E0588B">
        <w:t xml:space="preserve"> Java library.  The </w:t>
      </w:r>
      <w:proofErr w:type="spellStart"/>
      <w:r w:rsidRPr="00E0588B">
        <w:t>netCDF</w:t>
      </w:r>
      <w:proofErr w:type="spellEnd"/>
      <w:r w:rsidRPr="00E0588B">
        <w:t xml:space="preserve">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41"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41"/>
      <w:r w:rsidRPr="00E0588B">
        <w:t xml:space="preserve">The data is averaged for the 2000-2009 period providing a typical year with monthly values. </w:t>
      </w:r>
      <w:bookmarkStart w:id="42" w:name="_Hlk517947864"/>
      <w:r w:rsidRPr="00E0588B">
        <w:t xml:space="preserve">The prepared climate data can be saved to a </w:t>
      </w:r>
      <w:r>
        <w:t>Comma Separated Value</w:t>
      </w:r>
      <w:r w:rsidRPr="00E0588B">
        <w:t xml:space="preserve"> (</w:t>
      </w:r>
      <w:r>
        <w:t>csv</w:t>
      </w:r>
      <w:r w:rsidRPr="00E0588B">
        <w:t>) file.</w:t>
      </w:r>
    </w:p>
    <w:bookmarkEnd w:id="39"/>
    <w:bookmarkEnd w:id="42"/>
    <w:p w14:paraId="64530046" w14:textId="5F4283DF" w:rsidR="00CD0971" w:rsidRDefault="00CD0971" w:rsidP="00CD0971">
      <w:r>
        <w:t xml:space="preserve">Version control: </w:t>
      </w:r>
      <w:hyperlink r:id="rId23" w:history="1">
        <w:r w:rsidRPr="00192367">
          <w:rPr>
            <w:rStyle w:val="Hyperlink"/>
          </w:rPr>
          <w:t>https://github.com/rolyhudson/griddedClimateDataProcessing.git</w:t>
        </w:r>
      </w:hyperlink>
    </w:p>
    <w:p w14:paraId="6BEC9F1A" w14:textId="77777777" w:rsidR="00CD0971" w:rsidRPr="00E0588B" w:rsidRDefault="00CD0971" w:rsidP="00CD0971"/>
    <w:bookmarkEnd w:id="37"/>
    <w:bookmarkEnd w:id="38"/>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52F210C3" w:rsidR="00CD0971" w:rsidRDefault="00CD0971" w:rsidP="00CD0971">
      <w:pPr>
        <w:pStyle w:val="Caption"/>
      </w:pPr>
      <w:bookmarkStart w:id="43" w:name="_Ref526350650"/>
      <w:bookmarkStart w:id="44" w:name="_Toc527463450"/>
      <w:r>
        <w:t xml:space="preserve">Figure </w:t>
      </w:r>
      <w:fldSimple w:instr=" SEQ Figure \* ARABIC ">
        <w:r w:rsidR="00FE6526">
          <w:rPr>
            <w:noProof/>
          </w:rPr>
          <w:t>13</w:t>
        </w:r>
      </w:fldSimple>
      <w:bookmarkEnd w:id="43"/>
      <w:r>
        <w:t xml:space="preserve"> </w:t>
      </w:r>
      <w:r w:rsidRPr="006F2E1E">
        <w:t>Flow diagram showing the stages of the data preparation process.</w:t>
      </w:r>
      <w:bookmarkEnd w:id="44"/>
    </w:p>
    <w:p w14:paraId="3B858ABD" w14:textId="77777777" w:rsidR="00FE6526" w:rsidRDefault="00FE6526" w:rsidP="00FE6526">
      <w:pPr>
        <w:pStyle w:val="Heading2"/>
      </w:pPr>
      <w:r w:rsidRPr="00375814">
        <w:lastRenderedPageBreak/>
        <w:t>Final prototype</w:t>
      </w:r>
    </w:p>
    <w:p w14:paraId="5AEB9D9D" w14:textId="77777777" w:rsidR="00FE6526" w:rsidRPr="008E681E" w:rsidRDefault="00FE6526" w:rsidP="00FE6526">
      <w:r>
        <w:t xml:space="preserve">Demo dashboards on </w:t>
      </w:r>
      <w:proofErr w:type="spellStart"/>
      <w:r>
        <w:t>youtube</w:t>
      </w:r>
      <w:proofErr w:type="spellEnd"/>
    </w:p>
    <w:p w14:paraId="1C0A86B9" w14:textId="77777777" w:rsidR="00FE6526" w:rsidRDefault="00FE6526" w:rsidP="00FE6526">
      <w:pPr>
        <w:pStyle w:val="Heading3"/>
      </w:pPr>
      <w:r w:rsidRPr="00375814">
        <w:t>Interface</w:t>
      </w:r>
    </w:p>
    <w:p w14:paraId="5ADF3641" w14:textId="77777777" w:rsidR="00FE6526" w:rsidRDefault="00FE6526" w:rsidP="00FE6526">
      <w:pPr>
        <w:keepNext/>
      </w:pPr>
      <w:r>
        <w:rPr>
          <w:noProof/>
        </w:rPr>
        <w:drawing>
          <wp:inline distT="0" distB="0" distL="0" distR="0" wp14:anchorId="100A0C2E" wp14:editId="6C81F289">
            <wp:extent cx="5731510" cy="39217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3921760"/>
                    </a:xfrm>
                    <a:prstGeom prst="rect">
                      <a:avLst/>
                    </a:prstGeom>
                  </pic:spPr>
                </pic:pic>
              </a:graphicData>
            </a:graphic>
          </wp:inline>
        </w:drawing>
      </w:r>
    </w:p>
    <w:p w14:paraId="40314DA8" w14:textId="568086CC" w:rsidR="00FE6526" w:rsidRDefault="00FE6526" w:rsidP="00FE6526">
      <w:pPr>
        <w:pStyle w:val="Caption"/>
      </w:pPr>
      <w:bookmarkStart w:id="45" w:name="_Toc527463461"/>
      <w:r>
        <w:t xml:space="preserve">Figure </w:t>
      </w:r>
      <w:r>
        <w:fldChar w:fldCharType="begin"/>
      </w:r>
      <w:r>
        <w:instrText xml:space="preserve"> SEQ Figure \* ARABIC </w:instrText>
      </w:r>
      <w:r>
        <w:fldChar w:fldCharType="separate"/>
      </w:r>
      <w:r>
        <w:rPr>
          <w:noProof/>
        </w:rPr>
        <w:t>14</w:t>
      </w:r>
      <w:r>
        <w:rPr>
          <w:noProof/>
        </w:rPr>
        <w:fldChar w:fldCharType="end"/>
      </w:r>
      <w:r>
        <w:t xml:space="preserve"> User interface</w:t>
      </w:r>
      <w:bookmarkEnd w:id="45"/>
    </w:p>
    <w:p w14:paraId="3E7CEB0A" w14:textId="77777777" w:rsidR="00FE6526" w:rsidRDefault="00FE6526" w:rsidP="00FE6526">
      <w:pPr>
        <w:keepNext/>
      </w:pPr>
      <w:r>
        <w:rPr>
          <w:noProof/>
        </w:rPr>
        <w:drawing>
          <wp:inline distT="0" distB="0" distL="0" distR="0" wp14:anchorId="504269F4" wp14:editId="1EE79CF8">
            <wp:extent cx="5645888" cy="2388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 explorer overview.JPG"/>
                    <pic:cNvPicPr/>
                  </pic:nvPicPr>
                  <pic:blipFill rotWithShape="1">
                    <a:blip r:embed="rId26" cstate="print">
                      <a:extLst>
                        <a:ext uri="{28A0092B-C50C-407E-A947-70E740481C1C}">
                          <a14:useLocalDpi xmlns:a14="http://schemas.microsoft.com/office/drawing/2010/main" val="0"/>
                        </a:ext>
                      </a:extLst>
                    </a:blip>
                    <a:srcRect r="1494"/>
                    <a:stretch/>
                  </pic:blipFill>
                  <pic:spPr bwMode="auto">
                    <a:xfrm>
                      <a:off x="0" y="0"/>
                      <a:ext cx="5645888" cy="2388235"/>
                    </a:xfrm>
                    <a:prstGeom prst="rect">
                      <a:avLst/>
                    </a:prstGeom>
                    <a:ln>
                      <a:noFill/>
                    </a:ln>
                    <a:extLst>
                      <a:ext uri="{53640926-AAD7-44D8-BBD7-CCE9431645EC}">
                        <a14:shadowObscured xmlns:a14="http://schemas.microsoft.com/office/drawing/2010/main"/>
                      </a:ext>
                    </a:extLst>
                  </pic:spPr>
                </pic:pic>
              </a:graphicData>
            </a:graphic>
          </wp:inline>
        </w:drawing>
      </w:r>
    </w:p>
    <w:p w14:paraId="5951C3A3" w14:textId="11913BE5" w:rsidR="00FE6526" w:rsidRDefault="00FE6526" w:rsidP="00FE6526">
      <w:pPr>
        <w:pStyle w:val="Caption"/>
      </w:pPr>
      <w:bookmarkStart w:id="46" w:name="_Toc527463462"/>
      <w:r>
        <w:t xml:space="preserve">Figure </w:t>
      </w:r>
      <w:r>
        <w:fldChar w:fldCharType="begin"/>
      </w:r>
      <w:r>
        <w:instrText xml:space="preserve"> SEQ Figure \* ARABIC </w:instrText>
      </w:r>
      <w:r>
        <w:fldChar w:fldCharType="separate"/>
      </w:r>
      <w:r>
        <w:rPr>
          <w:noProof/>
        </w:rPr>
        <w:t>15</w:t>
      </w:r>
      <w:r>
        <w:rPr>
          <w:noProof/>
        </w:rPr>
        <w:fldChar w:fldCharType="end"/>
      </w:r>
      <w:r>
        <w:t xml:space="preserve"> Results dashboard</w:t>
      </w:r>
      <w:bookmarkEnd w:id="46"/>
    </w:p>
    <w:p w14:paraId="30CB185C" w14:textId="77777777" w:rsidR="00FE6526" w:rsidRDefault="00FE6526" w:rsidP="00FE6526">
      <w:pPr>
        <w:keepNext/>
      </w:pPr>
      <w:r>
        <w:rPr>
          <w:noProof/>
        </w:rPr>
        <w:lastRenderedPageBreak/>
        <w:drawing>
          <wp:inline distT="0" distB="0" distL="0" distR="0" wp14:anchorId="367D9C14" wp14:editId="0BD977C5">
            <wp:extent cx="5731510" cy="19843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uster explore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1984375"/>
                    </a:xfrm>
                    <a:prstGeom prst="rect">
                      <a:avLst/>
                    </a:prstGeom>
                  </pic:spPr>
                </pic:pic>
              </a:graphicData>
            </a:graphic>
          </wp:inline>
        </w:drawing>
      </w:r>
    </w:p>
    <w:p w14:paraId="7A725A95" w14:textId="1DA609FE" w:rsidR="00FE6526" w:rsidRPr="0098099E" w:rsidRDefault="00FE6526" w:rsidP="00FE6526">
      <w:pPr>
        <w:pStyle w:val="Caption"/>
      </w:pPr>
      <w:bookmarkStart w:id="47" w:name="_Toc527463463"/>
      <w:r>
        <w:t xml:space="preserve">Figure </w:t>
      </w:r>
      <w:r>
        <w:fldChar w:fldCharType="begin"/>
      </w:r>
      <w:r>
        <w:instrText xml:space="preserve"> SEQ Figure \* ARABIC </w:instrText>
      </w:r>
      <w:r>
        <w:fldChar w:fldCharType="separate"/>
      </w:r>
      <w:r>
        <w:rPr>
          <w:noProof/>
        </w:rPr>
        <w:t>16</w:t>
      </w:r>
      <w:r>
        <w:rPr>
          <w:noProof/>
        </w:rPr>
        <w:fldChar w:fldCharType="end"/>
      </w:r>
      <w:r>
        <w:t xml:space="preserve"> Results dashboard</w:t>
      </w:r>
      <w:bookmarkEnd w:id="47"/>
    </w:p>
    <w:p w14:paraId="5D96574D" w14:textId="77777777" w:rsidR="00715502" w:rsidRDefault="00715502" w:rsidP="00715502">
      <w:pPr>
        <w:pStyle w:val="Heading2"/>
      </w:pPr>
      <w:r>
        <w:t>Packages</w:t>
      </w:r>
    </w:p>
    <w:p w14:paraId="6BA01F41" w14:textId="6DCA34EE" w:rsidR="00715502" w:rsidRDefault="00B51659" w:rsidP="00715502">
      <w:pPr>
        <w:keepNext/>
      </w:pPr>
      <w:r>
        <w:rPr>
          <w:noProof/>
          <w:sz w:val="16"/>
          <w:szCs w:val="16"/>
        </w:rPr>
        <w:drawing>
          <wp:inline distT="0" distB="0" distL="0" distR="0" wp14:anchorId="015D715F" wp14:editId="5E6DE84B">
            <wp:extent cx="5731510" cy="404939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ageOverview.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4049395"/>
                    </a:xfrm>
                    <a:prstGeom prst="rect">
                      <a:avLst/>
                    </a:prstGeom>
                  </pic:spPr>
                </pic:pic>
              </a:graphicData>
            </a:graphic>
          </wp:inline>
        </w:drawing>
      </w:r>
    </w:p>
    <w:p w14:paraId="78DBEB3C" w14:textId="4FA659AE" w:rsidR="00715502" w:rsidRDefault="00715502" w:rsidP="00715502">
      <w:pPr>
        <w:pStyle w:val="Caption"/>
      </w:pPr>
      <w:bookmarkStart w:id="48" w:name="_Ref527362187"/>
      <w:bookmarkStart w:id="49" w:name="_Toc527463451"/>
      <w:r>
        <w:t xml:space="preserve">Figure </w:t>
      </w:r>
      <w:fldSimple w:instr=" SEQ Figure \* ARABIC ">
        <w:r w:rsidR="00FE6526">
          <w:rPr>
            <w:noProof/>
          </w:rPr>
          <w:t>17</w:t>
        </w:r>
      </w:fldSimple>
      <w:bookmarkEnd w:id="48"/>
      <w:r>
        <w:t xml:space="preserve"> Package</w:t>
      </w:r>
      <w:bookmarkEnd w:id="49"/>
      <w:r w:rsidR="003C6ABB">
        <w:t>s overview</w:t>
      </w:r>
    </w:p>
    <w:p w14:paraId="27DC48EC" w14:textId="4E0B04CF" w:rsidR="00715502" w:rsidRDefault="00715502" w:rsidP="00715502">
      <w:r>
        <w:t xml:space="preserve">The </w:t>
      </w:r>
      <w:r w:rsidR="00C40D98">
        <w:t>system is implement</w:t>
      </w:r>
      <w:r w:rsidR="00E17605">
        <w:t>ed</w:t>
      </w:r>
      <w:r w:rsidR="00C40D98">
        <w:t xml:space="preserve"> with</w:t>
      </w:r>
      <w:r>
        <w:t xml:space="preserve"> four key packages and one sub-package (</w:t>
      </w:r>
      <w:r>
        <w:fldChar w:fldCharType="begin"/>
      </w:r>
      <w:r>
        <w:instrText xml:space="preserve"> REF _Ref527362187 \h </w:instrText>
      </w:r>
      <w:r>
        <w:fldChar w:fldCharType="separate"/>
      </w:r>
      <w:r w:rsidR="00FE6526">
        <w:t xml:space="preserve">Figure </w:t>
      </w:r>
      <w:r w:rsidR="00FE6526">
        <w:rPr>
          <w:noProof/>
        </w:rPr>
        <w:t>17</w:t>
      </w:r>
      <w:r>
        <w:fldChar w:fldCharType="end"/>
      </w:r>
      <w:r>
        <w:t xml:space="preserve">). The User Interface package provides functionality that presents the status of cloud resources and running analysis jobs.  </w:t>
      </w:r>
      <w:r w:rsidR="00635AAC">
        <w:t>N</w:t>
      </w:r>
      <w:r>
        <w:t xml:space="preserve">ew analysis routines </w:t>
      </w:r>
      <w:r w:rsidR="00635AAC">
        <w:t xml:space="preserve">and data sets can be uploaded from the UI </w:t>
      </w:r>
      <w:r>
        <w:t>as .jar packages</w:t>
      </w:r>
      <w:r w:rsidR="00635AAC">
        <w:t xml:space="preserve">. The UI also provides access to dashboard of results via an embedded web engine and representation </w:t>
      </w:r>
      <w:r w:rsidR="00F87926">
        <w:t xml:space="preserve">(and mocked editor) </w:t>
      </w:r>
      <w:r w:rsidR="00635AAC">
        <w:t>of the design strategies</w:t>
      </w:r>
    </w:p>
    <w:p w14:paraId="48E63D68" w14:textId="60070EE2" w:rsidR="00715502" w:rsidRDefault="00715502" w:rsidP="00715502">
      <w:r>
        <w:t xml:space="preserve">The main component in the User Interface package is a sub-package, </w:t>
      </w:r>
      <w:proofErr w:type="spellStart"/>
      <w:r>
        <w:t>Workflowbuilder</w:t>
      </w:r>
      <w:proofErr w:type="spellEnd"/>
      <w:r>
        <w:t xml:space="preserve">, which concerns all classes involved with the definition and of </w:t>
      </w:r>
      <w:r w:rsidR="007D490B">
        <w:t>a w</w:t>
      </w:r>
      <w:r>
        <w:t xml:space="preserve">orkflow which include defining spatial zones for analysis </w:t>
      </w:r>
      <w:r>
        <w:lastRenderedPageBreak/>
        <w:t xml:space="preserve">and specifying a series of parameters concerning the data, analysis method and temporal scales. The coordination package interfaces with the EMR client via the </w:t>
      </w:r>
      <w:proofErr w:type="spellStart"/>
      <w:r>
        <w:t>ClusterCoordinator</w:t>
      </w:r>
      <w:proofErr w:type="spellEnd"/>
      <w:r>
        <w:t xml:space="preserve"> class and S3 via the </w:t>
      </w:r>
      <w:proofErr w:type="spellStart"/>
      <w:r>
        <w:t>DataManager</w:t>
      </w:r>
      <w:proofErr w:type="spellEnd"/>
      <w:r>
        <w:t xml:space="preserve"> class both of which use </w:t>
      </w:r>
      <w:r w:rsidR="007D490B">
        <w:t xml:space="preserve">locally stored credentials and </w:t>
      </w:r>
      <w:r>
        <w:t xml:space="preserve">the </w:t>
      </w:r>
      <w:proofErr w:type="spellStart"/>
      <w:r w:rsidR="007D490B">
        <w:t>AWS</w:t>
      </w:r>
      <w:r>
        <w:t>CredentialManager</w:t>
      </w:r>
      <w:proofErr w:type="spellEnd"/>
      <w:r>
        <w:t xml:space="preserve"> for secure access to AWS services.</w:t>
      </w:r>
    </w:p>
    <w:p w14:paraId="09D2E566" w14:textId="5B3E8596" w:rsidR="008D0F5F" w:rsidRDefault="008D0F5F" w:rsidP="00715502">
      <w:r>
        <w:t>The Analysis package is independent of other packages and defines the analytical procedure used by Apache Spark running on AWS EMR</w:t>
      </w:r>
      <w:r w:rsidR="00C40D98">
        <w:t>. It implements two key clustering methods from Spark’s Mach</w:t>
      </w:r>
      <w:r w:rsidR="003C6ABB">
        <w:t xml:space="preserve">ine Learning library </w:t>
      </w:r>
      <w:proofErr w:type="spellStart"/>
      <w:r w:rsidR="003C6ABB">
        <w:t>MLLib</w:t>
      </w:r>
      <w:proofErr w:type="spellEnd"/>
      <w:r w:rsidR="003C6ABB">
        <w:t xml:space="preserve"> </w:t>
      </w:r>
      <w:r w:rsidR="003C6ABB">
        <w:fldChar w:fldCharType="begin" w:fldLock="1"/>
      </w:r>
      <w:r w:rsidR="003C6ABB">
        <w:instrText>ADDIN CSL_CITATION {"citationItems":[{"id":"ITEM-1","itemData":{"URL":"https://spark.apache.org/docs/latest/ml-guide.html","accessed":{"date-parts":[["2018","10","16"]]},"id":"ITEM-1","issued":{"date-parts":[["0"]]},"title":"MLlib: Main Guide - Spark 2.3.2 Documentation","type":"webpage"},"uris":["http://www.mendeley.com/documents/?uuid=5307d7c5-fdbb-3079-acf2-5b0d2435c536"]}],"mendeley":{"formattedCitation":"(&lt;i&gt;MLlib: Main Guide - Spark 2.3.2 Documentation&lt;/i&gt;, no date)","plainTextFormattedCitation":"(MLlib: Main Guide - Spark 2.3.2 Documentation, no date)"},"properties":{"noteIndex":0},"schema":"https://github.com/citation-style-language/schema/raw/master/csl-citation.json"}</w:instrText>
      </w:r>
      <w:r w:rsidR="003C6ABB">
        <w:fldChar w:fldCharType="separate"/>
      </w:r>
      <w:r w:rsidR="003C6ABB" w:rsidRPr="003C6ABB">
        <w:rPr>
          <w:noProof/>
        </w:rPr>
        <w:t>(</w:t>
      </w:r>
      <w:r w:rsidR="003C6ABB" w:rsidRPr="003C6ABB">
        <w:rPr>
          <w:i/>
          <w:noProof/>
        </w:rPr>
        <w:t>MLlib: Main Guide - Spark 2.3.2 Documentation</w:t>
      </w:r>
      <w:r w:rsidR="003C6ABB" w:rsidRPr="003C6ABB">
        <w:rPr>
          <w:noProof/>
        </w:rPr>
        <w:t>, no date)</w:t>
      </w:r>
      <w:r w:rsidR="003C6ABB">
        <w:fldChar w:fldCharType="end"/>
      </w:r>
      <w:r w:rsidR="00C40D98">
        <w:t xml:space="preserve"> K-Means clustering and Bisecting K-means clustering and a third method that </w:t>
      </w:r>
      <w:r w:rsidR="003C6ABB">
        <w:t>is a hybrid of</w:t>
      </w:r>
      <w:r w:rsidR="00C40D98">
        <w:t xml:space="preserve"> the previous two. Analysis parameters defined by the User Interface are </w:t>
      </w:r>
      <w:r w:rsidR="00F87926">
        <w:t>p</w:t>
      </w:r>
      <w:r w:rsidR="00C40D98">
        <w:t>arsed and filtered before submitting data</w:t>
      </w:r>
      <w:r w:rsidR="003C6ABB">
        <w:t xml:space="preserve"> vectors</w:t>
      </w:r>
      <w:r w:rsidR="00C40D98">
        <w:t xml:space="preserve"> to one of the three clustering methods. Clustering performance is computed using a series of </w:t>
      </w:r>
      <w:r w:rsidR="00CC797B">
        <w:t xml:space="preserve">standard </w:t>
      </w:r>
      <w:r w:rsidR="00C40D98">
        <w:t>indices</w:t>
      </w:r>
      <w:r w:rsidR="00CC797B">
        <w:t>, design strateg</w:t>
      </w:r>
      <w:r w:rsidR="001C745C">
        <w:t>ies related to each cluster</w:t>
      </w:r>
      <w:r w:rsidR="00CC797B">
        <w:t xml:space="preserve"> are determined </w:t>
      </w:r>
      <w:r w:rsidR="00F87926">
        <w:t xml:space="preserve">by evaluating </w:t>
      </w:r>
      <w:r w:rsidR="00B5722F">
        <w:t>if the clusters centroid lies within one of the design strategy zones</w:t>
      </w:r>
      <w:r w:rsidR="001C745C">
        <w:t>. Clustering performance and summaries of design strategies related to each cluster are output to S3 together with results of the clustering process.</w:t>
      </w:r>
    </w:p>
    <w:p w14:paraId="0897AACE" w14:textId="4D35AAA7" w:rsidR="001C745C" w:rsidRPr="00985BC9" w:rsidRDefault="001C745C" w:rsidP="00715502">
      <w:r>
        <w:t xml:space="preserve">Once analysis completes </w:t>
      </w:r>
      <w:r w:rsidR="00B51659">
        <w:t xml:space="preserve">the </w:t>
      </w:r>
      <w:proofErr w:type="spellStart"/>
      <w:r w:rsidR="00B51659">
        <w:t>GeoVisualisation</w:t>
      </w:r>
      <w:proofErr w:type="spellEnd"/>
      <w:r w:rsidR="00B51659">
        <w:t xml:space="preserve"> class in the Visualisation package is used to post- process analytic output and move files to public buckets on S3 with a unique URL that is provided to the user. A default homepage is created which references the dashboard framework components also hosted within a public area of S3 providing an interactive, online interface for visualising the results.</w:t>
      </w:r>
    </w:p>
    <w:p w14:paraId="0293E53E" w14:textId="6370CA4C" w:rsidR="00CD0971" w:rsidRDefault="00CD0971" w:rsidP="00715502">
      <w:pPr>
        <w:pStyle w:val="Heading2"/>
      </w:pPr>
      <w:r>
        <w:t>Sequence Diagrams for General</w:t>
      </w:r>
      <w:r w:rsidR="00E56A91">
        <w:t xml:space="preserve"> use cases</w:t>
      </w:r>
    </w:p>
    <w:p w14:paraId="4CCC7E4A" w14:textId="3DAB56A7" w:rsidR="00F9052C" w:rsidRPr="00F9052C" w:rsidRDefault="00F9052C" w:rsidP="00F9052C">
      <w:r>
        <w:t>The following sequence diagrams (</w:t>
      </w:r>
      <w:r>
        <w:fldChar w:fldCharType="begin"/>
      </w:r>
      <w:r>
        <w:instrText xml:space="preserve"> REF _Ref527468294 \h </w:instrText>
      </w:r>
      <w:r>
        <w:fldChar w:fldCharType="separate"/>
      </w:r>
      <w:r w:rsidR="00FE6526">
        <w:t xml:space="preserve">Figure </w:t>
      </w:r>
      <w:r w:rsidR="00FE6526">
        <w:rPr>
          <w:noProof/>
        </w:rPr>
        <w:t>18</w:t>
      </w:r>
      <w:r>
        <w:fldChar w:fldCharType="end"/>
      </w:r>
      <w:r>
        <w:t xml:space="preserve">, </w:t>
      </w:r>
      <w:r>
        <w:fldChar w:fldCharType="begin"/>
      </w:r>
      <w:r>
        <w:instrText xml:space="preserve"> REF _Ref527468296 \h </w:instrText>
      </w:r>
      <w:r>
        <w:fldChar w:fldCharType="separate"/>
      </w:r>
      <w:r w:rsidR="00FE6526">
        <w:t xml:space="preserve">Figure </w:t>
      </w:r>
      <w:r w:rsidR="00FE6526">
        <w:rPr>
          <w:noProof/>
        </w:rPr>
        <w:t>19</w:t>
      </w:r>
      <w:r>
        <w:fldChar w:fldCharType="end"/>
      </w:r>
      <w:r>
        <w:fldChar w:fldCharType="begin"/>
      </w:r>
      <w:r>
        <w:instrText xml:space="preserve"> REF _Ref527468299 \h </w:instrText>
      </w:r>
      <w:r>
        <w:fldChar w:fldCharType="separate"/>
      </w:r>
      <w:r w:rsidR="00FE6526">
        <w:t xml:space="preserve">Figure </w:t>
      </w:r>
      <w:r w:rsidR="00FE6526">
        <w:rPr>
          <w:noProof/>
        </w:rPr>
        <w:t>20</w:t>
      </w:r>
      <w:r>
        <w:fldChar w:fldCharType="end"/>
      </w:r>
      <w:r>
        <w:fldChar w:fldCharType="begin"/>
      </w:r>
      <w:r>
        <w:instrText xml:space="preserve"> REF _Ref527468301 \h </w:instrText>
      </w:r>
      <w:r>
        <w:fldChar w:fldCharType="separate"/>
      </w:r>
      <w:r w:rsidR="00FE6526">
        <w:t xml:space="preserve">Figure </w:t>
      </w:r>
      <w:r w:rsidR="00FE6526">
        <w:rPr>
          <w:noProof/>
        </w:rPr>
        <w:t>21</w:t>
      </w:r>
      <w:r>
        <w:fldChar w:fldCharType="end"/>
      </w:r>
      <w:r>
        <w:t xml:space="preserve">) show how the use cases described in </w:t>
      </w:r>
      <w:r w:rsidR="00DF0160">
        <w:t>(ref to section) have been implemented in the final prototype</w:t>
      </w:r>
      <w:r w:rsidR="00CD7736">
        <w:t xml:space="preserve"> using the classes and packages described in the previous section</w:t>
      </w:r>
      <w:r w:rsidR="00DF0160">
        <w:t>.</w:t>
      </w:r>
    </w:p>
    <w:p w14:paraId="7ECE1DC3" w14:textId="77777777" w:rsidR="00CD0971" w:rsidRDefault="00CD0971" w:rsidP="00CD0971">
      <w:pPr>
        <w:pStyle w:val="Figure"/>
        <w:keepNext/>
      </w:pPr>
      <w:r>
        <w:rPr>
          <w:noProof/>
        </w:rPr>
        <w:lastRenderedPageBreak/>
        <w:drawing>
          <wp:inline distT="0" distB="0" distL="0" distR="0" wp14:anchorId="213611CF" wp14:editId="3255EC6B">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4458C26B" w14:textId="7001E79B" w:rsidR="00CD0971" w:rsidRDefault="00CD0971" w:rsidP="00CD0971">
      <w:pPr>
        <w:pStyle w:val="Caption"/>
        <w:jc w:val="left"/>
      </w:pPr>
      <w:bookmarkStart w:id="50" w:name="_Toc527463452"/>
      <w:bookmarkStart w:id="51" w:name="_Ref527468294"/>
      <w:r>
        <w:t xml:space="preserve">Figure </w:t>
      </w:r>
      <w:fldSimple w:instr=" SEQ Figure \* ARABIC ">
        <w:r w:rsidR="00FE6526">
          <w:rPr>
            <w:noProof/>
          </w:rPr>
          <w:t>18</w:t>
        </w:r>
      </w:fldSimple>
      <w:bookmarkEnd w:id="51"/>
      <w:r>
        <w:t xml:space="preserve"> </w:t>
      </w:r>
      <w:r w:rsidRPr="00504BBF">
        <w:t xml:space="preserve">Sequence diagram for defining </w:t>
      </w:r>
      <w:r>
        <w:t xml:space="preserve">and running </w:t>
      </w:r>
      <w:r w:rsidRPr="00504BBF">
        <w:t>a workflow</w:t>
      </w:r>
      <w:bookmarkEnd w:id="50"/>
    </w:p>
    <w:p w14:paraId="1C27681A" w14:textId="77777777" w:rsidR="00CD0971" w:rsidRDefault="00CD0971" w:rsidP="00CD0971">
      <w:pPr>
        <w:pStyle w:val="Figure"/>
        <w:keepNext/>
      </w:pPr>
      <w:r>
        <w:rPr>
          <w:noProof/>
        </w:rPr>
        <w:drawing>
          <wp:inline distT="0" distB="0" distL="0" distR="0" wp14:anchorId="255BA3E2" wp14:editId="47AAD4DE">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2ED17022" w14:textId="6F63D193" w:rsidR="00CD0971" w:rsidRDefault="00CD0971" w:rsidP="00CD0971">
      <w:pPr>
        <w:pStyle w:val="Caption"/>
        <w:jc w:val="left"/>
      </w:pPr>
      <w:bookmarkStart w:id="52" w:name="_Toc527463453"/>
      <w:bookmarkStart w:id="53" w:name="_Ref527468296"/>
      <w:r>
        <w:t xml:space="preserve">Figure </w:t>
      </w:r>
      <w:fldSimple w:instr=" SEQ Figure \* ARABIC ">
        <w:r w:rsidR="00FE6526">
          <w:rPr>
            <w:noProof/>
          </w:rPr>
          <w:t>19</w:t>
        </w:r>
      </w:fldSimple>
      <w:bookmarkEnd w:id="53"/>
      <w:r>
        <w:t xml:space="preserve"> </w:t>
      </w:r>
      <w:r w:rsidRPr="00955EB9">
        <w:t>Sequence diagram for monitor</w:t>
      </w:r>
      <w:r>
        <w:t>ing</w:t>
      </w:r>
      <w:r w:rsidRPr="00955EB9">
        <w:t xml:space="preserve"> workflow</w:t>
      </w:r>
      <w:r>
        <w:t>s and resources</w:t>
      </w:r>
      <w:r w:rsidRPr="00955EB9">
        <w:t>.</w:t>
      </w:r>
      <w:bookmarkEnd w:id="52"/>
    </w:p>
    <w:p w14:paraId="33C79527" w14:textId="77777777" w:rsidR="00CD0971" w:rsidRDefault="00CD0971" w:rsidP="00CD0971">
      <w:pPr>
        <w:pStyle w:val="Figure"/>
        <w:keepNext/>
      </w:pPr>
      <w:r>
        <w:rPr>
          <w:noProof/>
        </w:rPr>
        <w:lastRenderedPageBreak/>
        <w:drawing>
          <wp:inline distT="0" distB="0" distL="0" distR="0" wp14:anchorId="7FB51239" wp14:editId="60892325">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AB1D9FB" w14:textId="45DEE1D4" w:rsidR="00CD0971" w:rsidRDefault="00CD0971" w:rsidP="00CD0971">
      <w:pPr>
        <w:pStyle w:val="Caption"/>
        <w:jc w:val="left"/>
      </w:pPr>
      <w:bookmarkStart w:id="54" w:name="_Toc527463454"/>
      <w:bookmarkStart w:id="55" w:name="_Ref527468299"/>
      <w:bookmarkStart w:id="56" w:name="_Ref527475493"/>
      <w:r>
        <w:t xml:space="preserve">Figure </w:t>
      </w:r>
      <w:fldSimple w:instr=" SEQ Figure \* ARABIC ">
        <w:r w:rsidR="00FE6526">
          <w:rPr>
            <w:noProof/>
          </w:rPr>
          <w:t>20</w:t>
        </w:r>
      </w:fldSimple>
      <w:bookmarkEnd w:id="55"/>
      <w:r>
        <w:t xml:space="preserve"> </w:t>
      </w:r>
      <w:r w:rsidRPr="00304ECC">
        <w:t xml:space="preserve">Sequence diagram for </w:t>
      </w:r>
      <w:r>
        <w:t>show or generate dashboard</w:t>
      </w:r>
      <w:r w:rsidRPr="00304ECC">
        <w:t>.</w:t>
      </w:r>
      <w:bookmarkEnd w:id="54"/>
      <w:bookmarkEnd w:id="56"/>
    </w:p>
    <w:p w14:paraId="6404195F" w14:textId="77777777" w:rsidR="00CD0971" w:rsidRDefault="00CD0971" w:rsidP="00CD0971">
      <w:pPr>
        <w:keepNext/>
      </w:pPr>
      <w:r>
        <w:rPr>
          <w:noProof/>
        </w:rPr>
        <w:drawing>
          <wp:inline distT="0" distB="0" distL="0" distR="0" wp14:anchorId="081627D3" wp14:editId="550273E9">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2DDF0D7F" w14:textId="75BAB829" w:rsidR="00CD0971" w:rsidRPr="0021389F" w:rsidRDefault="00CD0971" w:rsidP="0017149E">
      <w:pPr>
        <w:pStyle w:val="Caption"/>
      </w:pPr>
      <w:bookmarkStart w:id="57" w:name="_Toc527463455"/>
      <w:bookmarkStart w:id="58" w:name="_Ref527468301"/>
      <w:r>
        <w:t xml:space="preserve">Figure </w:t>
      </w:r>
      <w:fldSimple w:instr=" SEQ Figure \* ARABIC ">
        <w:r w:rsidR="00FE6526">
          <w:rPr>
            <w:noProof/>
          </w:rPr>
          <w:t>21</w:t>
        </w:r>
      </w:fldSimple>
      <w:bookmarkEnd w:id="58"/>
      <w:r>
        <w:t xml:space="preserve"> Sequence diagram for generate dashboard</w:t>
      </w:r>
      <w:r w:rsidR="00DD156E">
        <w:t xml:space="preserve"> also see </w:t>
      </w:r>
      <w:bookmarkEnd w:id="57"/>
      <w:r w:rsidR="00A96EF3">
        <w:fldChar w:fldCharType="begin"/>
      </w:r>
      <w:r w:rsidR="00A96EF3">
        <w:instrText xml:space="preserve"> REF _Ref527468299 \h </w:instrText>
      </w:r>
      <w:r w:rsidR="00A96EF3">
        <w:fldChar w:fldCharType="separate"/>
      </w:r>
      <w:r w:rsidR="00A96EF3">
        <w:t xml:space="preserve">Figure </w:t>
      </w:r>
      <w:r w:rsidR="00A96EF3">
        <w:rPr>
          <w:noProof/>
        </w:rPr>
        <w:t>20</w:t>
      </w:r>
      <w:r w:rsidR="00A96EF3">
        <w:fldChar w:fldCharType="end"/>
      </w:r>
      <w:r w:rsidR="00A96EF3">
        <w:t>.</w:t>
      </w:r>
    </w:p>
    <w:p w14:paraId="0042EA64" w14:textId="1CF2F176" w:rsidR="00E17D8E" w:rsidRDefault="00C91729" w:rsidP="00E17D8E">
      <w:pPr>
        <w:pStyle w:val="Heading2"/>
      </w:pPr>
      <w:r>
        <w:lastRenderedPageBreak/>
        <w:t>Class diagrams</w:t>
      </w:r>
    </w:p>
    <w:p w14:paraId="2F26036D" w14:textId="314CABC0" w:rsidR="00C91729" w:rsidRDefault="006F4551" w:rsidP="006F4551">
      <w:pPr>
        <w:pStyle w:val="Heading3"/>
      </w:pPr>
      <w:r>
        <w:t>User Interface package</w:t>
      </w:r>
    </w:p>
    <w:p w14:paraId="6654D536" w14:textId="23C24D99" w:rsidR="00A65B05" w:rsidRDefault="00EF3513" w:rsidP="00A65B05">
      <w:pPr>
        <w:keepNext/>
      </w:pPr>
      <w:r>
        <w:rPr>
          <w:noProof/>
        </w:rPr>
        <w:drawing>
          <wp:inline distT="0" distB="0" distL="0" distR="0" wp14:anchorId="7027B627" wp14:editId="74E70334">
            <wp:extent cx="5731510" cy="428053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iPkg.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4280535"/>
                    </a:xfrm>
                    <a:prstGeom prst="rect">
                      <a:avLst/>
                    </a:prstGeom>
                  </pic:spPr>
                </pic:pic>
              </a:graphicData>
            </a:graphic>
          </wp:inline>
        </w:drawing>
      </w:r>
    </w:p>
    <w:p w14:paraId="6565B406" w14:textId="506620BA" w:rsidR="006F4551" w:rsidRDefault="00A65B05" w:rsidP="00A65B05">
      <w:pPr>
        <w:pStyle w:val="Caption"/>
      </w:pPr>
      <w:bookmarkStart w:id="59" w:name="_Toc527463456"/>
      <w:r>
        <w:t xml:space="preserve">Figure </w:t>
      </w:r>
      <w:fldSimple w:instr=" SEQ Figure \* ARABIC ">
        <w:r w:rsidR="00FE6526">
          <w:rPr>
            <w:noProof/>
          </w:rPr>
          <w:t>22</w:t>
        </w:r>
      </w:fldSimple>
      <w:r>
        <w:t xml:space="preserve"> </w:t>
      </w:r>
      <w:r w:rsidRPr="00553157">
        <w:t>User Interface package</w:t>
      </w:r>
      <w:bookmarkEnd w:id="59"/>
    </w:p>
    <w:p w14:paraId="15F22EEF" w14:textId="712C130A" w:rsidR="0010115F" w:rsidRDefault="0010115F" w:rsidP="0010115F">
      <w:r>
        <w:t>Key parts:</w:t>
      </w:r>
    </w:p>
    <w:p w14:paraId="42E36317" w14:textId="79A1195D" w:rsidR="0010115F" w:rsidRDefault="0010115F" w:rsidP="0010115F">
      <w:r>
        <w:t xml:space="preserve">Sets up the UI with a series of tabs handles all </w:t>
      </w:r>
      <w:r w:rsidR="00EF3513">
        <w:t>non-workflow</w:t>
      </w:r>
      <w:r>
        <w:t xml:space="preserve"> builder interaction </w:t>
      </w:r>
    </w:p>
    <w:p w14:paraId="7A7838E8" w14:textId="5EE04C77" w:rsidR="0010115F" w:rsidRDefault="0010115F" w:rsidP="0010115F">
      <w:r>
        <w:t xml:space="preserve">Monitoring is </w:t>
      </w:r>
      <w:proofErr w:type="gramStart"/>
      <w:r>
        <w:t>key :</w:t>
      </w:r>
      <w:proofErr w:type="gramEnd"/>
      <w:r>
        <w:t xml:space="preserve"> see diagrams for workflow state and processing</w:t>
      </w:r>
      <w:r>
        <w:t xml:space="preserve"> start</w:t>
      </w:r>
      <w:r w:rsidR="00EF3513">
        <w:t xml:space="preserve"> Monitor</w:t>
      </w:r>
      <w:r>
        <w:t xml:space="preserve"> and run monitor</w:t>
      </w:r>
    </w:p>
    <w:p w14:paraId="557A6DC8" w14:textId="3F019BBC" w:rsidR="00EF3513" w:rsidRPr="00FF2EC1" w:rsidRDefault="00EF3513" w:rsidP="0010115F">
      <w:r>
        <w:t xml:space="preserve">JavaFX Table views update whenever the Observable list that they contain is updated provide </w:t>
      </w:r>
    </w:p>
    <w:p w14:paraId="6EB3956C" w14:textId="0E56324E" w:rsidR="0010115F" w:rsidRPr="0010115F" w:rsidRDefault="00EF3513" w:rsidP="0010115F">
      <w:r>
        <w:t>Cluster action cells are used to provide buttons in the resource monitor to stop a cluster at any time</w:t>
      </w:r>
    </w:p>
    <w:p w14:paraId="56376EDF" w14:textId="0F5C02EB" w:rsidR="006F4551" w:rsidRDefault="006F4551" w:rsidP="006F4551">
      <w:pPr>
        <w:pStyle w:val="Heading3"/>
      </w:pPr>
      <w:proofErr w:type="spellStart"/>
      <w:r>
        <w:lastRenderedPageBreak/>
        <w:t>Workflowbuilder</w:t>
      </w:r>
      <w:proofErr w:type="spellEnd"/>
      <w:r>
        <w:t xml:space="preserve"> package</w:t>
      </w:r>
    </w:p>
    <w:p w14:paraId="44594FED" w14:textId="5B0859EC" w:rsidR="00A65B05" w:rsidRDefault="00EF3513" w:rsidP="00A65B05">
      <w:pPr>
        <w:keepNext/>
      </w:pPr>
      <w:r>
        <w:rPr>
          <w:noProof/>
        </w:rPr>
        <w:drawing>
          <wp:inline distT="0" distB="0" distL="0" distR="0" wp14:anchorId="6A6E8D05" wp14:editId="6BCCD793">
            <wp:extent cx="7591035" cy="4264806"/>
            <wp:effectExtent l="5715"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kflowPkg.png"/>
                    <pic:cNvPicPr/>
                  </pic:nvPicPr>
                  <pic:blipFill>
                    <a:blip r:embed="rId34">
                      <a:extLst>
                        <a:ext uri="{28A0092B-C50C-407E-A947-70E740481C1C}">
                          <a14:useLocalDpi xmlns:a14="http://schemas.microsoft.com/office/drawing/2010/main" val="0"/>
                        </a:ext>
                      </a:extLst>
                    </a:blip>
                    <a:stretch>
                      <a:fillRect/>
                    </a:stretch>
                  </pic:blipFill>
                  <pic:spPr>
                    <a:xfrm rot="16200000">
                      <a:off x="0" y="0"/>
                      <a:ext cx="7611969" cy="4276567"/>
                    </a:xfrm>
                    <a:prstGeom prst="rect">
                      <a:avLst/>
                    </a:prstGeom>
                  </pic:spPr>
                </pic:pic>
              </a:graphicData>
            </a:graphic>
          </wp:inline>
        </w:drawing>
      </w:r>
    </w:p>
    <w:p w14:paraId="57E8BA93" w14:textId="50F88E22" w:rsidR="006F4551" w:rsidRPr="006F4551" w:rsidRDefault="00A65B05" w:rsidP="00A65B05">
      <w:pPr>
        <w:pStyle w:val="Caption"/>
      </w:pPr>
      <w:bookmarkStart w:id="60" w:name="_Toc527463457"/>
      <w:r>
        <w:t xml:space="preserve">Figure </w:t>
      </w:r>
      <w:fldSimple w:instr=" SEQ Figure \* ARABIC ">
        <w:r w:rsidR="00FE6526">
          <w:rPr>
            <w:noProof/>
          </w:rPr>
          <w:t>23</w:t>
        </w:r>
      </w:fldSimple>
      <w:r>
        <w:t xml:space="preserve"> </w:t>
      </w:r>
      <w:proofErr w:type="spellStart"/>
      <w:r w:rsidRPr="00EF4069">
        <w:t>Workflowbuilder</w:t>
      </w:r>
      <w:proofErr w:type="spellEnd"/>
      <w:r w:rsidRPr="00EF4069">
        <w:t xml:space="preserve"> package</w:t>
      </w:r>
      <w:bookmarkEnd w:id="60"/>
    </w:p>
    <w:p w14:paraId="45DE3934" w14:textId="24217BF4" w:rsidR="00EF3513" w:rsidRDefault="00EF3513" w:rsidP="00EF3513">
      <w:r>
        <w:t>Need a description of each class and key functionality</w:t>
      </w:r>
    </w:p>
    <w:p w14:paraId="339D08B2" w14:textId="4FEACF14" w:rsidR="00DD156E" w:rsidRDefault="00DD156E" w:rsidP="00EF3513">
      <w:proofErr w:type="spellStart"/>
      <w:r>
        <w:lastRenderedPageBreak/>
        <w:t>SelectionMap</w:t>
      </w:r>
      <w:proofErr w:type="spellEnd"/>
      <w:r w:rsidR="00E56A91">
        <w:t xml:space="preserve"> functionality</w:t>
      </w:r>
    </w:p>
    <w:p w14:paraId="6DC9F7A4" w14:textId="0560BB5E" w:rsidR="00DD156E" w:rsidRDefault="00E56A91" w:rsidP="00EF3513">
      <w:r>
        <w:t xml:space="preserve">Workflow – Analysis Parameters </w:t>
      </w:r>
      <w:proofErr w:type="spellStart"/>
      <w:r>
        <w:t>hiearchy</w:t>
      </w:r>
      <w:proofErr w:type="spellEnd"/>
    </w:p>
    <w:p w14:paraId="2F31B440" w14:textId="25081CD5" w:rsidR="00EF3513" w:rsidRDefault="00EF3513" w:rsidP="00EF3513">
      <w:r>
        <w:t>State of workflows</w:t>
      </w:r>
      <w:r w:rsidR="001B23C1">
        <w:t xml:space="preserve"> – determines functionality available to user</w:t>
      </w:r>
    </w:p>
    <w:p w14:paraId="4346E3A8" w14:textId="2F36FCFF" w:rsidR="001B23C1" w:rsidRDefault="001B23C1" w:rsidP="00EF3513">
      <w:r>
        <w:rPr>
          <w:noProof/>
        </w:rPr>
        <w:drawing>
          <wp:inline distT="0" distB="0" distL="0" distR="0" wp14:anchorId="6B947FA0" wp14:editId="723FA920">
            <wp:extent cx="5731510" cy="461327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orkflowStateDiag.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4613275"/>
                    </a:xfrm>
                    <a:prstGeom prst="rect">
                      <a:avLst/>
                    </a:prstGeom>
                  </pic:spPr>
                </pic:pic>
              </a:graphicData>
            </a:graphic>
          </wp:inline>
        </w:drawing>
      </w:r>
    </w:p>
    <w:p w14:paraId="7BC423FF" w14:textId="60946187" w:rsidR="00EF3513" w:rsidRDefault="00EF3513" w:rsidP="00EF3513">
      <w:r>
        <w:rPr>
          <w:noProof/>
        </w:rPr>
        <w:lastRenderedPageBreak/>
        <w:drawing>
          <wp:inline distT="0" distB="0" distL="0" distR="0" wp14:anchorId="1D4E2507" wp14:editId="6DC3CE27">
            <wp:extent cx="5731510" cy="2912745"/>
            <wp:effectExtent l="0" t="0" r="254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kflowActivity.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2912745"/>
                    </a:xfrm>
                    <a:prstGeom prst="rect">
                      <a:avLst/>
                    </a:prstGeom>
                  </pic:spPr>
                </pic:pic>
              </a:graphicData>
            </a:graphic>
          </wp:inline>
        </w:drawing>
      </w:r>
    </w:p>
    <w:p w14:paraId="376E6FC7" w14:textId="4DBE9FDF" w:rsidR="001B23C1" w:rsidRDefault="001B23C1" w:rsidP="00EF3513"/>
    <w:p w14:paraId="0400C041" w14:textId="2C771CE9" w:rsidR="006F4551" w:rsidRDefault="006F4551" w:rsidP="006F4551">
      <w:pPr>
        <w:pStyle w:val="Heading3"/>
      </w:pPr>
      <w:r>
        <w:lastRenderedPageBreak/>
        <w:t>Analysis package</w:t>
      </w:r>
    </w:p>
    <w:p w14:paraId="3F9472BA" w14:textId="77777777" w:rsidR="00A65B05" w:rsidRDefault="006F4551" w:rsidP="00A65B05">
      <w:pPr>
        <w:keepNext/>
      </w:pPr>
      <w:r>
        <w:rPr>
          <w:noProof/>
        </w:rPr>
        <w:drawing>
          <wp:inline distT="0" distB="0" distL="0" distR="0" wp14:anchorId="4185314E" wp14:editId="4B6F3D47">
            <wp:extent cx="7891973" cy="4591264"/>
            <wp:effectExtent l="0" t="698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png"/>
                    <pic:cNvPicPr/>
                  </pic:nvPicPr>
                  <pic:blipFill>
                    <a:blip r:embed="rId37">
                      <a:extLst>
                        <a:ext uri="{28A0092B-C50C-407E-A947-70E740481C1C}">
                          <a14:useLocalDpi xmlns:a14="http://schemas.microsoft.com/office/drawing/2010/main" val="0"/>
                        </a:ext>
                      </a:extLst>
                    </a:blip>
                    <a:stretch>
                      <a:fillRect/>
                    </a:stretch>
                  </pic:blipFill>
                  <pic:spPr>
                    <a:xfrm rot="16200000">
                      <a:off x="0" y="0"/>
                      <a:ext cx="7936115" cy="4616944"/>
                    </a:xfrm>
                    <a:prstGeom prst="rect">
                      <a:avLst/>
                    </a:prstGeom>
                  </pic:spPr>
                </pic:pic>
              </a:graphicData>
            </a:graphic>
          </wp:inline>
        </w:drawing>
      </w:r>
    </w:p>
    <w:p w14:paraId="069904D6" w14:textId="1BDD3F86" w:rsidR="006F4551" w:rsidRDefault="00A65B05" w:rsidP="00A65B05">
      <w:pPr>
        <w:pStyle w:val="Caption"/>
      </w:pPr>
      <w:bookmarkStart w:id="61" w:name="_Toc527463458"/>
      <w:r>
        <w:t xml:space="preserve">Figure </w:t>
      </w:r>
      <w:fldSimple w:instr=" SEQ Figure \* ARABIC ">
        <w:r w:rsidR="00FE6526">
          <w:rPr>
            <w:noProof/>
          </w:rPr>
          <w:t>24</w:t>
        </w:r>
      </w:fldSimple>
      <w:r>
        <w:t xml:space="preserve"> </w:t>
      </w:r>
      <w:r w:rsidRPr="0051222F">
        <w:t>Analysis package</w:t>
      </w:r>
      <w:bookmarkEnd w:id="61"/>
    </w:p>
    <w:p w14:paraId="3E0FA620" w14:textId="4023788D" w:rsidR="00DD156E" w:rsidRDefault="00DD156E" w:rsidP="00DD156E">
      <w:commentRangeStart w:id="62"/>
      <w:r>
        <w:rPr>
          <w:noProof/>
        </w:rPr>
        <w:lastRenderedPageBreak/>
        <w:drawing>
          <wp:inline distT="0" distB="0" distL="0" distR="0" wp14:anchorId="23100265" wp14:editId="3EF2DFAB">
            <wp:extent cx="5731510" cy="6831330"/>
            <wp:effectExtent l="0" t="0" r="254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nalysisPipelin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6831330"/>
                    </a:xfrm>
                    <a:prstGeom prst="rect">
                      <a:avLst/>
                    </a:prstGeom>
                  </pic:spPr>
                </pic:pic>
              </a:graphicData>
            </a:graphic>
          </wp:inline>
        </w:drawing>
      </w:r>
      <w:commentRangeEnd w:id="62"/>
      <w:r>
        <w:rPr>
          <w:rStyle w:val="CommentReference"/>
        </w:rPr>
        <w:commentReference w:id="62"/>
      </w:r>
    </w:p>
    <w:p w14:paraId="2BD48FB1" w14:textId="1757F367" w:rsidR="00DD156E" w:rsidRPr="00DD156E" w:rsidRDefault="00DD156E" w:rsidP="00DD156E">
      <w:r>
        <w:t>Descriptions of implementation of analysis methods</w:t>
      </w:r>
    </w:p>
    <w:p w14:paraId="57203CFD" w14:textId="058EA403" w:rsidR="006F4551" w:rsidRDefault="006F4551" w:rsidP="006F4551">
      <w:pPr>
        <w:pStyle w:val="Heading3"/>
      </w:pPr>
      <w:r>
        <w:lastRenderedPageBreak/>
        <w:t>Coordination package</w:t>
      </w:r>
    </w:p>
    <w:p w14:paraId="3166E928" w14:textId="77777777" w:rsidR="00DB153A" w:rsidRDefault="006F4551" w:rsidP="00DB153A">
      <w:pPr>
        <w:keepNext/>
      </w:pPr>
      <w:r>
        <w:rPr>
          <w:noProof/>
        </w:rPr>
        <w:drawing>
          <wp:inline distT="0" distB="0" distL="0" distR="0" wp14:anchorId="7C18151D" wp14:editId="043C2C54">
            <wp:extent cx="8154526" cy="3307525"/>
            <wp:effectExtent l="4128" t="0" r="3492" b="3493"/>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ordPkg.png"/>
                    <pic:cNvPicPr/>
                  </pic:nvPicPr>
                  <pic:blipFill>
                    <a:blip r:embed="rId39">
                      <a:extLst>
                        <a:ext uri="{28A0092B-C50C-407E-A947-70E740481C1C}">
                          <a14:useLocalDpi xmlns:a14="http://schemas.microsoft.com/office/drawing/2010/main" val="0"/>
                        </a:ext>
                      </a:extLst>
                    </a:blip>
                    <a:stretch>
                      <a:fillRect/>
                    </a:stretch>
                  </pic:blipFill>
                  <pic:spPr>
                    <a:xfrm rot="16200000">
                      <a:off x="0" y="0"/>
                      <a:ext cx="8221726" cy="3334782"/>
                    </a:xfrm>
                    <a:prstGeom prst="rect">
                      <a:avLst/>
                    </a:prstGeom>
                  </pic:spPr>
                </pic:pic>
              </a:graphicData>
            </a:graphic>
          </wp:inline>
        </w:drawing>
      </w:r>
    </w:p>
    <w:p w14:paraId="4C36CB0D" w14:textId="1092E820" w:rsidR="006F4551" w:rsidRDefault="00DB153A" w:rsidP="00DB153A">
      <w:pPr>
        <w:pStyle w:val="Caption"/>
      </w:pPr>
      <w:bookmarkStart w:id="63" w:name="_Toc527463459"/>
      <w:r>
        <w:t xml:space="preserve">Figure </w:t>
      </w:r>
      <w:fldSimple w:instr=" SEQ Figure \* ARABIC ">
        <w:r w:rsidR="00FE6526">
          <w:rPr>
            <w:noProof/>
          </w:rPr>
          <w:t>25</w:t>
        </w:r>
      </w:fldSimple>
      <w:r>
        <w:t xml:space="preserve"> </w:t>
      </w:r>
      <w:r w:rsidRPr="00CE4F30">
        <w:t>Coordination package</w:t>
      </w:r>
      <w:bookmarkEnd w:id="63"/>
    </w:p>
    <w:p w14:paraId="6EDFD3B0" w14:textId="24C92C15" w:rsidR="00182549" w:rsidRPr="00182549" w:rsidRDefault="00182549" w:rsidP="00182549">
      <w:r>
        <w:lastRenderedPageBreak/>
        <w:t xml:space="preserve">Coordinator maintains list of clusters within a user controlled time </w:t>
      </w:r>
      <w:proofErr w:type="spellStart"/>
      <w:r>
        <w:t>rnage</w:t>
      </w:r>
      <w:proofErr w:type="spellEnd"/>
      <w:r>
        <w:t xml:space="preserve"> – this </w:t>
      </w:r>
      <w:proofErr w:type="spellStart"/>
      <w:r>
        <w:t>si</w:t>
      </w:r>
      <w:proofErr w:type="spellEnd"/>
      <w:r>
        <w:t xml:space="preserve"> shared with the </w:t>
      </w:r>
      <w:proofErr w:type="spellStart"/>
      <w:r>
        <w:t>observaleb</w:t>
      </w:r>
      <w:proofErr w:type="spellEnd"/>
      <w:r>
        <w:t xml:space="preserve"> </w:t>
      </w:r>
      <w:proofErr w:type="spellStart"/>
      <w:r>
        <w:t>lsiut</w:t>
      </w:r>
      <w:proofErr w:type="spellEnd"/>
      <w:r>
        <w:t xml:space="preserve"> </w:t>
      </w:r>
      <w:bookmarkStart w:id="64" w:name="_GoBack"/>
      <w:bookmarkEnd w:id="64"/>
    </w:p>
    <w:p w14:paraId="271EBA3F" w14:textId="06D4EB1F" w:rsidR="006F4551" w:rsidRPr="00C91729" w:rsidRDefault="006F4551" w:rsidP="006F4551">
      <w:pPr>
        <w:pStyle w:val="Heading3"/>
      </w:pPr>
      <w:r>
        <w:t>Visualisation package</w:t>
      </w:r>
    </w:p>
    <w:p w14:paraId="45C18B4F" w14:textId="77777777" w:rsidR="00DB153A" w:rsidRDefault="00246F4F" w:rsidP="00DB153A">
      <w:pPr>
        <w:keepNext/>
      </w:pPr>
      <w:r>
        <w:rPr>
          <w:noProof/>
        </w:rPr>
        <w:drawing>
          <wp:inline distT="0" distB="0" distL="0" distR="0" wp14:anchorId="41C34DCD" wp14:editId="1740D292">
            <wp:extent cx="4331368" cy="33610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isualisationPk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44508" cy="3371253"/>
                    </a:xfrm>
                    <a:prstGeom prst="rect">
                      <a:avLst/>
                    </a:prstGeom>
                  </pic:spPr>
                </pic:pic>
              </a:graphicData>
            </a:graphic>
          </wp:inline>
        </w:drawing>
      </w:r>
    </w:p>
    <w:p w14:paraId="52052F28" w14:textId="288F458C" w:rsidR="00C91729" w:rsidRPr="00C91729" w:rsidRDefault="00DB153A" w:rsidP="00DB153A">
      <w:pPr>
        <w:pStyle w:val="Caption"/>
      </w:pPr>
      <w:bookmarkStart w:id="65" w:name="_Toc527463460"/>
      <w:r>
        <w:t xml:space="preserve">Figure </w:t>
      </w:r>
      <w:fldSimple w:instr=" SEQ Figure \* ARABIC ">
        <w:r w:rsidR="00FE6526">
          <w:rPr>
            <w:noProof/>
          </w:rPr>
          <w:t>26</w:t>
        </w:r>
      </w:fldSimple>
      <w:r>
        <w:t xml:space="preserve"> </w:t>
      </w:r>
      <w:r w:rsidRPr="00F14FC7">
        <w:t>Visualisation package</w:t>
      </w:r>
      <w:bookmarkEnd w:id="65"/>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lastRenderedPageBreak/>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t>Statistical comparison of the different knowledge discovery methods used</w:t>
      </w:r>
    </w:p>
    <w:p w14:paraId="002EF4E9" w14:textId="54504D18" w:rsidR="00344D49" w:rsidRDefault="00344D49" w:rsidP="00344D49">
      <w:pPr>
        <w:rPr>
          <w:lang w:eastAsia="en-US"/>
        </w:rPr>
      </w:pPr>
      <w:r>
        <w:rPr>
          <w:lang w:eastAsia="en-US"/>
        </w:rPr>
        <w:t xml:space="preserve">K-Means vs Bisecting K Means vs Bisecting </w:t>
      </w:r>
      <w:proofErr w:type="spellStart"/>
      <w:r>
        <w:rPr>
          <w:lang w:eastAsia="en-US"/>
        </w:rPr>
        <w:t>Kmeans</w:t>
      </w:r>
      <w:proofErr w:type="spellEnd"/>
      <w:r>
        <w:rPr>
          <w:lang w:eastAsia="en-US"/>
        </w:rPr>
        <w:t xml:space="preserve"> + </w:t>
      </w:r>
      <w:proofErr w:type="spellStart"/>
      <w:r>
        <w:rPr>
          <w:lang w:eastAsia="en-US"/>
        </w:rPr>
        <w:t>Kmeans</w:t>
      </w:r>
      <w:proofErr w:type="spellEnd"/>
    </w:p>
    <w:p w14:paraId="27AA6BEF" w14:textId="60C53B70" w:rsidR="00344D49" w:rsidRPr="00344D49" w:rsidRDefault="00344D49" w:rsidP="00344D49">
      <w:pPr>
        <w:rPr>
          <w:lang w:eastAsia="en-US"/>
        </w:rPr>
      </w:pPr>
      <w:r>
        <w:rPr>
          <w:lang w:eastAsia="en-US"/>
        </w:rPr>
        <w:t xml:space="preserve">Performances – </w:t>
      </w:r>
      <w:proofErr w:type="spellStart"/>
      <w:r>
        <w:rPr>
          <w:lang w:eastAsia="en-US"/>
        </w:rPr>
        <w:t>optimese</w:t>
      </w:r>
      <w:proofErr w:type="spellEnd"/>
      <w:r>
        <w:rPr>
          <w:lang w:eastAsia="en-US"/>
        </w:rPr>
        <w:t xml:space="preserve"> to </w:t>
      </w:r>
      <w:proofErr w:type="spellStart"/>
      <w:r>
        <w:rPr>
          <w:lang w:eastAsia="en-US"/>
        </w:rPr>
        <w:t>wssse</w:t>
      </w:r>
      <w:proofErr w:type="spellEnd"/>
      <w:r>
        <w:rPr>
          <w:lang w:eastAsia="en-US"/>
        </w:rPr>
        <w:t xml:space="preserv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proofErr w:type="spellStart"/>
      <w:r w:rsidR="002E121C">
        <w:t>Shneiderman</w:t>
      </w:r>
      <w:proofErr w:type="spellEnd"/>
      <w:r w:rsidR="002E121C">
        <w:t>, B. (1998) Designing the user interface: Strategies for effective human</w:t>
      </w:r>
      <w:r w:rsidR="00F26DE2">
        <w:t xml:space="preserve"> </w:t>
      </w:r>
      <w:r w:rsidR="002E121C">
        <w:t xml:space="preserve">computer interaction (3rd ed.). Reading, MA: </w:t>
      </w:r>
      <w:proofErr w:type="spellStart"/>
      <w:r w:rsidR="002E121C">
        <w:t>Additon</w:t>
      </w:r>
      <w:proofErr w:type="spellEnd"/>
      <w:r w:rsidR="002E121C">
        <w:t>-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7BB07BFF" w14:textId="4441033F" w:rsidR="003C6ABB" w:rsidRPr="003C6ABB" w:rsidRDefault="00E81E92" w:rsidP="003C6ABB">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3C6ABB" w:rsidRPr="003C6ABB">
        <w:rPr>
          <w:rFonts w:cs="Arial"/>
          <w:noProof/>
        </w:rPr>
        <w:t xml:space="preserve">Ambler, S. W. (2004) </w:t>
      </w:r>
      <w:r w:rsidR="003C6ABB" w:rsidRPr="003C6ABB">
        <w:rPr>
          <w:rFonts w:cs="Arial"/>
          <w:i/>
          <w:iCs/>
          <w:noProof/>
        </w:rPr>
        <w:t>The object primer : agile modeling-driven development with UML 2.0</w:t>
      </w:r>
      <w:r w:rsidR="003C6ABB" w:rsidRPr="003C6ABB">
        <w:rPr>
          <w:rFonts w:cs="Arial"/>
          <w:noProof/>
        </w:rPr>
        <w:t>. Cambridge University Press.</w:t>
      </w:r>
    </w:p>
    <w:p w14:paraId="3C91D2F5"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ASHRAE (2013) </w:t>
      </w:r>
      <w:r w:rsidRPr="003C6ABB">
        <w:rPr>
          <w:rFonts w:cs="Arial"/>
          <w:i/>
          <w:iCs/>
          <w:noProof/>
        </w:rPr>
        <w:t>2013 ASHRAE Handbook: Fundamentals</w:t>
      </w:r>
      <w:r w:rsidRPr="003C6ABB">
        <w:rPr>
          <w:rFonts w:cs="Arial"/>
          <w:noProof/>
        </w:rPr>
        <w:t xml:space="preserve">, </w:t>
      </w:r>
      <w:r w:rsidRPr="003C6ABB">
        <w:rPr>
          <w:rFonts w:cs="Arial"/>
          <w:i/>
          <w:iCs/>
          <w:noProof/>
        </w:rPr>
        <w:t>ASHRAE</w:t>
      </w:r>
      <w:r w:rsidRPr="003C6ABB">
        <w:rPr>
          <w:rFonts w:cs="Arial"/>
          <w:noProof/>
        </w:rPr>
        <w:t>. doi: 10.1163/ej.9789004155947.i-937.23.</w:t>
      </w:r>
    </w:p>
    <w:p w14:paraId="4156DB71"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Atluri, G., Karpatne, A. and Kumar, V. (2017) ‘Spatio-Temporal Data Mining: A Survey of Problems and Methods’, </w:t>
      </w:r>
      <w:r w:rsidRPr="003C6ABB">
        <w:rPr>
          <w:rFonts w:cs="Arial"/>
          <w:i/>
          <w:iCs/>
          <w:noProof/>
        </w:rPr>
        <w:t>ACM Comput. Surv</w:t>
      </w:r>
      <w:r w:rsidRPr="003C6ABB">
        <w:rPr>
          <w:rFonts w:cs="Arial"/>
          <w:noProof/>
        </w:rPr>
        <w:t>, 1(1). doi: 10.1145/nnnnnnn.nnnnnnn.</w:t>
      </w:r>
    </w:p>
    <w:p w14:paraId="3C2D611B"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Avci Salma, C., Tekinerdogan, B. and Athanasiadis, I. N. (2017) ‘Chapter 4 – Domain-Driven Design of Big Data Systems Based on a Reference Architecture’, in </w:t>
      </w:r>
      <w:r w:rsidRPr="003C6ABB">
        <w:rPr>
          <w:rFonts w:cs="Arial"/>
          <w:i/>
          <w:iCs/>
          <w:noProof/>
        </w:rPr>
        <w:t>Software Architecture for Big Data and the Cloud</w:t>
      </w:r>
      <w:r w:rsidRPr="003C6ABB">
        <w:rPr>
          <w:rFonts w:cs="Arial"/>
          <w:noProof/>
        </w:rPr>
        <w:t>, pp. 49–68. doi: 10.1016/B978-0-12-805467-3.00004-1.</w:t>
      </w:r>
    </w:p>
    <w:p w14:paraId="33F32798" w14:textId="77777777" w:rsidR="003C6ABB" w:rsidRPr="003C6ABB" w:rsidRDefault="003C6ABB" w:rsidP="003C6ABB">
      <w:pPr>
        <w:widowControl w:val="0"/>
        <w:autoSpaceDE w:val="0"/>
        <w:autoSpaceDN w:val="0"/>
        <w:adjustRightInd w:val="0"/>
        <w:rPr>
          <w:rFonts w:cs="Arial"/>
          <w:noProof/>
        </w:rPr>
      </w:pPr>
      <w:r w:rsidRPr="003C6ABB">
        <w:rPr>
          <w:rFonts w:cs="Arial"/>
          <w:i/>
          <w:iCs/>
          <w:noProof/>
        </w:rPr>
        <w:lastRenderedPageBreak/>
        <w:t>AWS Toolkit for Eclipse</w:t>
      </w:r>
      <w:r w:rsidRPr="003C6ABB">
        <w:rPr>
          <w:rFonts w:cs="Arial"/>
          <w:noProof/>
        </w:rPr>
        <w:t xml:space="preserve"> (no date). Available at: https://aws.amazon.com/eclipse/ (Accessed: 3 October 2018).</w:t>
      </w:r>
    </w:p>
    <w:p w14:paraId="1242C37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Begoli, E. and Horey, J. (2012) ‘Design principles for effective knowledge discovery from big data’, in </w:t>
      </w:r>
      <w:r w:rsidRPr="003C6ABB">
        <w:rPr>
          <w:rFonts w:cs="Arial"/>
          <w:i/>
          <w:iCs/>
          <w:noProof/>
        </w:rPr>
        <w:t>Proceedings of the 2012 Joint Working Conference on Software Architecture and 6th European Conference on Software Architecture, WICSA/ECSA 2012</w:t>
      </w:r>
      <w:r w:rsidRPr="003C6ABB">
        <w:rPr>
          <w:rFonts w:cs="Arial"/>
          <w:noProof/>
        </w:rPr>
        <w:t>, pp. 215–218. doi: 10.1109/WICSA-ECSA.212.32.</w:t>
      </w:r>
    </w:p>
    <w:p w14:paraId="26509BFF"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Bostock, M. (2017) </w:t>
      </w:r>
      <w:r w:rsidRPr="003C6ABB">
        <w:rPr>
          <w:rFonts w:cs="Arial"/>
          <w:i/>
          <w:iCs/>
          <w:noProof/>
        </w:rPr>
        <w:t>TopoJSON</w:t>
      </w:r>
      <w:r w:rsidRPr="003C6ABB">
        <w:rPr>
          <w:rFonts w:cs="Arial"/>
          <w:noProof/>
        </w:rPr>
        <w:t xml:space="preserve">, </w:t>
      </w:r>
      <w:r w:rsidRPr="003C6ABB">
        <w:rPr>
          <w:rFonts w:cs="Arial"/>
          <w:i/>
          <w:iCs/>
          <w:noProof/>
        </w:rPr>
        <w:t>Github</w:t>
      </w:r>
      <w:r w:rsidRPr="003C6ABB">
        <w:rPr>
          <w:rFonts w:cs="Arial"/>
          <w:noProof/>
        </w:rPr>
        <w:t>. Available at: https://github.com/topojson/topojson (Accessed: 3 May 2017).</w:t>
      </w:r>
    </w:p>
    <w:p w14:paraId="7D7D4639"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Bracco, A. </w:t>
      </w:r>
      <w:r w:rsidRPr="003C6ABB">
        <w:rPr>
          <w:rFonts w:cs="Arial"/>
          <w:i/>
          <w:iCs/>
          <w:noProof/>
        </w:rPr>
        <w:t>et al.</w:t>
      </w:r>
      <w:r w:rsidRPr="003C6ABB">
        <w:rPr>
          <w:rFonts w:cs="Arial"/>
          <w:noProof/>
        </w:rPr>
        <w:t xml:space="preserve"> (2017) ‘Advancing climate science with knowledge-discovery through data mining’, </w:t>
      </w:r>
      <w:r w:rsidRPr="003C6ABB">
        <w:rPr>
          <w:rFonts w:cs="Arial"/>
          <w:i/>
          <w:iCs/>
          <w:noProof/>
        </w:rPr>
        <w:t>npj Climate and Atmospheric Science</w:t>
      </w:r>
      <w:r w:rsidRPr="003C6ABB">
        <w:rPr>
          <w:rFonts w:cs="Arial"/>
          <w:noProof/>
        </w:rPr>
        <w:t>, 1(1), p. 4. doi: 10.1038/s41612-017-0006-4.</w:t>
      </w:r>
    </w:p>
    <w:p w14:paraId="49FBE893"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Cgiar-csi.org. (2012) </w:t>
      </w:r>
      <w:r w:rsidRPr="003C6ABB">
        <w:rPr>
          <w:rFonts w:cs="Arial"/>
          <w:i/>
          <w:iCs/>
          <w:noProof/>
        </w:rPr>
        <w:t>CRU-TS v3.10.01 Historic Climate Database for GIS | CGIAR-CSI.</w:t>
      </w:r>
      <w:r w:rsidRPr="003C6ABB">
        <w:rPr>
          <w:rFonts w:cs="Arial"/>
          <w:noProof/>
        </w:rPr>
        <w:t xml:space="preserve"> Available at: http://www.cgiar-csi.org/data/uea-cru-ts-v3-10-01-historic-climate-database (Accessed: 5 November 2017).</w:t>
      </w:r>
    </w:p>
    <w:p w14:paraId="60163095"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Chouksey, P. and Chauhan, A. S. (2017) ‘Weather Data Analytics using MapReduce and Spark’, </w:t>
      </w:r>
      <w:r w:rsidRPr="003C6ABB">
        <w:rPr>
          <w:rFonts w:cs="Arial"/>
          <w:i/>
          <w:iCs/>
          <w:noProof/>
        </w:rPr>
        <w:t>International Journal of Advanced Research in Computer and Communication Engineering</w:t>
      </w:r>
      <w:r w:rsidRPr="003C6ABB">
        <w:rPr>
          <w:rFonts w:cs="Arial"/>
          <w:noProof/>
        </w:rPr>
        <w:t>, 6(2). doi: 10.17148/IJARCCE.2017.6210.</w:t>
      </w:r>
    </w:p>
    <w:p w14:paraId="4E52B485"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Dagade, V. </w:t>
      </w:r>
      <w:r w:rsidRPr="003C6ABB">
        <w:rPr>
          <w:rFonts w:cs="Arial"/>
          <w:i/>
          <w:iCs/>
          <w:noProof/>
        </w:rPr>
        <w:t>et al.</w:t>
      </w:r>
      <w:r w:rsidRPr="003C6ABB">
        <w:rPr>
          <w:rFonts w:cs="Arial"/>
          <w:noProof/>
        </w:rPr>
        <w:t xml:space="preserve"> (2015) ‘Big Data Weather Analytics Using Hadoop’, </w:t>
      </w:r>
      <w:r w:rsidRPr="003C6ABB">
        <w:rPr>
          <w:rFonts w:cs="Arial"/>
          <w:i/>
          <w:iCs/>
          <w:noProof/>
        </w:rPr>
        <w:t>International Journal of Emerging Technology in Computer Science &amp; Electronics</w:t>
      </w:r>
      <w:r w:rsidRPr="003C6ABB">
        <w:rPr>
          <w:rFonts w:cs="Arial"/>
          <w:noProof/>
        </w:rPr>
        <w:t>, 14(2), pp. 976–1353. Available at: https://pdfs.semanticscholar.org/f2e4/918444be9b30f29132e93ce02d29ccf26eda.pdf (Accessed: 29 May 2018).</w:t>
      </w:r>
    </w:p>
    <w:p w14:paraId="55E43DD6"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Das, T., Zaharia, M. and Wendell, P. (2015) </w:t>
      </w:r>
      <w:r w:rsidRPr="003C6ABB">
        <w:rPr>
          <w:rFonts w:cs="Arial"/>
          <w:i/>
          <w:iCs/>
          <w:noProof/>
        </w:rPr>
        <w:t>Spark Streaming</w:t>
      </w:r>
      <w:r w:rsidRPr="003C6ABB">
        <w:rPr>
          <w:rFonts w:cs="Arial"/>
          <w:noProof/>
        </w:rPr>
        <w:t>. Available at: https://databricks.com/blog/2015/07/30/diving-into-apache-spark-streamings-execution-model.html (Accessed: 21 February 2018).</w:t>
      </w:r>
    </w:p>
    <w:p w14:paraId="30252DAF"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Degaetano, A. T. (1996) ‘Delineation of Mesoscale Climate Zones in the Northeastern United States Using a Novel Approach to Cluster Analysis’, </w:t>
      </w:r>
      <w:r w:rsidRPr="003C6ABB">
        <w:rPr>
          <w:rFonts w:cs="Arial"/>
          <w:i/>
          <w:iCs/>
          <w:noProof/>
        </w:rPr>
        <w:t>Journal of Climate</w:t>
      </w:r>
      <w:r w:rsidRPr="003C6ABB">
        <w:rPr>
          <w:rFonts w:cs="Arial"/>
          <w:noProof/>
        </w:rPr>
        <w:t>, 9(8), pp. 1765–1782. doi: 10.1175/1520-0442(1996)009&lt;1765:DOMCZI&gt;2.0.CO;2.</w:t>
      </w:r>
    </w:p>
    <w:p w14:paraId="1D565E7B"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Dimoudi, A. and Tompa, C. (2008) ‘Energy and environmental indicators related to construction of office buildings’, </w:t>
      </w:r>
      <w:r w:rsidRPr="003C6ABB">
        <w:rPr>
          <w:rFonts w:cs="Arial"/>
          <w:i/>
          <w:iCs/>
          <w:noProof/>
        </w:rPr>
        <w:t>Resources, Conservation and Recycling</w:t>
      </w:r>
      <w:r w:rsidRPr="003C6ABB">
        <w:rPr>
          <w:rFonts w:cs="Arial"/>
          <w:noProof/>
        </w:rPr>
        <w:t>, 53(1–2), pp. 86–95. doi: 10.1016/j.resconrec.2008.09.008.</w:t>
      </w:r>
    </w:p>
    <w:p w14:paraId="1573483D"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Faghmous, J. H. and Kumar, V. (2014) ‘Spatio-temporal Data Mining for Climate Data: Advances, Challenges, and Opportunities’, in Chu, W. (ed.) </w:t>
      </w:r>
      <w:r w:rsidRPr="003C6ABB">
        <w:rPr>
          <w:rFonts w:cs="Arial"/>
          <w:i/>
          <w:iCs/>
          <w:noProof/>
        </w:rPr>
        <w:t>Springer Berlin Heidelberg</w:t>
      </w:r>
      <w:r w:rsidRPr="003C6ABB">
        <w:rPr>
          <w:rFonts w:cs="Arial"/>
          <w:noProof/>
        </w:rPr>
        <w:t>, pp. 83–116. doi: 10.1007/978-3-642-40837-3_3.</w:t>
      </w:r>
    </w:p>
    <w:p w14:paraId="02A6FE71"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Fang, W. </w:t>
      </w:r>
      <w:r w:rsidRPr="003C6ABB">
        <w:rPr>
          <w:rFonts w:cs="Arial"/>
          <w:i/>
          <w:iCs/>
          <w:noProof/>
        </w:rPr>
        <w:t>et al.</w:t>
      </w:r>
      <w:r w:rsidRPr="003C6ABB">
        <w:rPr>
          <w:rFonts w:cs="Arial"/>
          <w:noProof/>
        </w:rPr>
        <w:t xml:space="preserve"> (2014) ‘Meteorological data analysis using MapReduce.’, </w:t>
      </w:r>
      <w:r w:rsidRPr="003C6ABB">
        <w:rPr>
          <w:rFonts w:cs="Arial"/>
          <w:i/>
          <w:iCs/>
          <w:noProof/>
        </w:rPr>
        <w:t>The Scientific World Journal</w:t>
      </w:r>
      <w:r w:rsidRPr="003C6ABB">
        <w:rPr>
          <w:rFonts w:cs="Arial"/>
          <w:noProof/>
        </w:rPr>
        <w:t xml:space="preserve">, </w:t>
      </w:r>
      <w:r w:rsidRPr="003C6ABB">
        <w:rPr>
          <w:rFonts w:cs="Arial"/>
          <w:noProof/>
        </w:rPr>
        <w:lastRenderedPageBreak/>
        <w:t>2014, p. 646497. doi: 10.1155/2014/646497.</w:t>
      </w:r>
    </w:p>
    <w:p w14:paraId="5B7BE3F4"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El Fazziki, A. </w:t>
      </w:r>
      <w:r w:rsidRPr="003C6ABB">
        <w:rPr>
          <w:rFonts w:cs="Arial"/>
          <w:i/>
          <w:iCs/>
          <w:noProof/>
        </w:rPr>
        <w:t>et al.</w:t>
      </w:r>
      <w:r w:rsidRPr="003C6ABB">
        <w:rPr>
          <w:rFonts w:cs="Arial"/>
          <w:noProof/>
        </w:rPr>
        <w:t xml:space="preserve"> (2015) ‘A multi-agent framework for a hadoop based air quality decision support system’, in </w:t>
      </w:r>
      <w:r w:rsidRPr="003C6ABB">
        <w:rPr>
          <w:rFonts w:cs="Arial"/>
          <w:i/>
          <w:iCs/>
          <w:noProof/>
        </w:rPr>
        <w:t>CEUR Workshop Proceedings</w:t>
      </w:r>
      <w:r w:rsidRPr="003C6ABB">
        <w:rPr>
          <w:rFonts w:cs="Arial"/>
          <w:noProof/>
        </w:rPr>
        <w:t>, pp. 45–59.</w:t>
      </w:r>
    </w:p>
    <w:p w14:paraId="3AE4FC9B"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Forsythe, N., Blenkinsop, S. and Fowler, H. J. (2015) ‘Exploring objective climate classification for the Himalayan arc and adjacent regions using gridded data sources’, </w:t>
      </w:r>
      <w:r w:rsidRPr="003C6ABB">
        <w:rPr>
          <w:rFonts w:cs="Arial"/>
          <w:i/>
          <w:iCs/>
          <w:noProof/>
        </w:rPr>
        <w:t>Earth System Dynamics</w:t>
      </w:r>
      <w:r w:rsidRPr="003C6ABB">
        <w:rPr>
          <w:rFonts w:cs="Arial"/>
          <w:noProof/>
        </w:rPr>
        <w:t>, 6(1), pp. 311–326. doi: 10.5194/esd-6-311-2015.</w:t>
      </w:r>
    </w:p>
    <w:p w14:paraId="7DBBA58A"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Fountalis, I., Bracco, A. and Dovrolis, C. (2014) ‘Spatio-temporal network analysis for studying climate patterns’, </w:t>
      </w:r>
      <w:r w:rsidRPr="003C6ABB">
        <w:rPr>
          <w:rFonts w:cs="Arial"/>
          <w:i/>
          <w:iCs/>
          <w:noProof/>
        </w:rPr>
        <w:t>Climate Dynamics</w:t>
      </w:r>
      <w:r w:rsidRPr="003C6ABB">
        <w:rPr>
          <w:rFonts w:cs="Arial"/>
          <w:noProof/>
        </w:rPr>
        <w:t>, 42(3–4), pp. 879–899. doi: 10.1007/s00382-013-1729-5.</w:t>
      </w:r>
    </w:p>
    <w:p w14:paraId="22CA9A2B"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Fovell, R. G. and Fovell, M. Y. C. (1993) ‘Climate zones of the conterminous United States defined using cluster analysis’, </w:t>
      </w:r>
      <w:r w:rsidRPr="003C6ABB">
        <w:rPr>
          <w:rFonts w:cs="Arial"/>
          <w:i/>
          <w:iCs/>
          <w:noProof/>
        </w:rPr>
        <w:t>Journal of Climate</w:t>
      </w:r>
      <w:r w:rsidRPr="003C6ABB">
        <w:rPr>
          <w:rFonts w:cs="Arial"/>
          <w:noProof/>
        </w:rPr>
        <w:t>, pp. 2103–2135. doi: 10.1175/1520-0442(1993)006&lt;2103:CZOTCU&gt;2.0.CO;2.</w:t>
      </w:r>
    </w:p>
    <w:p w14:paraId="518920FD"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Givoni, B. (1992) ‘Comfort, climate analysis and building design guidelines’, </w:t>
      </w:r>
      <w:r w:rsidRPr="003C6ABB">
        <w:rPr>
          <w:rFonts w:cs="Arial"/>
          <w:i/>
          <w:iCs/>
          <w:noProof/>
        </w:rPr>
        <w:t>Energy and Buildings</w:t>
      </w:r>
      <w:r w:rsidRPr="003C6ABB">
        <w:rPr>
          <w:rFonts w:cs="Arial"/>
          <w:noProof/>
        </w:rPr>
        <w:t>, 18, pp. 11–23. Available at: https://ac-els-cdn-com.liverpool.idm.oclc.org/037877889290047K/1-s2.0-037877889290047K-main.pdf?_tid=67644909-7d5e-4718-b47f-80732d024251&amp;acdnat=1527603110_130b2a2e77cd97d48361202940532374 (Accessed: 29 May 2018).</w:t>
      </w:r>
    </w:p>
    <w:p w14:paraId="14C35AB0" w14:textId="77777777" w:rsidR="003C6ABB" w:rsidRPr="003C6ABB" w:rsidRDefault="003C6ABB" w:rsidP="003C6ABB">
      <w:pPr>
        <w:widowControl w:val="0"/>
        <w:autoSpaceDE w:val="0"/>
        <w:autoSpaceDN w:val="0"/>
        <w:adjustRightInd w:val="0"/>
        <w:rPr>
          <w:rFonts w:cs="Arial"/>
          <w:noProof/>
        </w:rPr>
      </w:pPr>
      <w:r w:rsidRPr="003C6ABB">
        <w:rPr>
          <w:rFonts w:cs="Arial"/>
          <w:i/>
          <w:iCs/>
          <w:noProof/>
        </w:rPr>
        <w:t>http-server: a command-line http server</w:t>
      </w:r>
      <w:r w:rsidRPr="003C6ABB">
        <w:rPr>
          <w:rFonts w:cs="Arial"/>
          <w:noProof/>
        </w:rPr>
        <w:t xml:space="preserve"> (2018) </w:t>
      </w:r>
      <w:r w:rsidRPr="003C6ABB">
        <w:rPr>
          <w:rFonts w:cs="Arial"/>
          <w:i/>
          <w:iCs/>
          <w:noProof/>
        </w:rPr>
        <w:t>npmjs</w:t>
      </w:r>
      <w:r w:rsidRPr="003C6ABB">
        <w:rPr>
          <w:rFonts w:cs="Arial"/>
          <w:noProof/>
        </w:rPr>
        <w:t>. Available at: https://www.npmjs.com/package/http-server (Accessed: 3 October 2018).</w:t>
      </w:r>
    </w:p>
    <w:p w14:paraId="257ABE1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Jain, H. and Jain, R. (2017) ‘Big data in weather forecasting: Applications and challenges’, in </w:t>
      </w:r>
      <w:r w:rsidRPr="003C6ABB">
        <w:rPr>
          <w:rFonts w:cs="Arial"/>
          <w:i/>
          <w:iCs/>
          <w:noProof/>
        </w:rPr>
        <w:t>2017 International Conference on Big Data Analytics and Computational Intelligence (ICBDAC)</w:t>
      </w:r>
      <w:r w:rsidRPr="003C6ABB">
        <w:rPr>
          <w:rFonts w:cs="Arial"/>
          <w:noProof/>
        </w:rPr>
        <w:t>. IEEE, pp. 138–142. doi: 10.1109/ICBDACI.2017.8070824.</w:t>
      </w:r>
    </w:p>
    <w:p w14:paraId="70DA91DA"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Jarvis, A., H.I. Reuter, A. Nelson, E. G. (2008) </w:t>
      </w:r>
      <w:r w:rsidRPr="003C6ABB">
        <w:rPr>
          <w:rFonts w:cs="Arial"/>
          <w:i/>
          <w:iCs/>
          <w:noProof/>
        </w:rPr>
        <w:t>Hole-filled SRTM 90m for the globe Version 4 Database</w:t>
      </w:r>
      <w:r w:rsidRPr="003C6ABB">
        <w:rPr>
          <w:rFonts w:cs="Arial"/>
          <w:noProof/>
        </w:rPr>
        <w:t>. Available at: http://srtm.csi.cgiar.org (Accessed: 5 November 2017).</w:t>
      </w:r>
    </w:p>
    <w:p w14:paraId="0C1A45D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Jayanthi, D. and Sumathi, G. (2017) ‘Weather data analysis using spark — An in-memory computing framework’, in </w:t>
      </w:r>
      <w:r w:rsidRPr="003C6ABB">
        <w:rPr>
          <w:rFonts w:cs="Arial"/>
          <w:i/>
          <w:iCs/>
          <w:noProof/>
        </w:rPr>
        <w:t>2017 Innovations in Power and Advanced Computing Technologies (i-PACT)</w:t>
      </w:r>
      <w:r w:rsidRPr="003C6ABB">
        <w:rPr>
          <w:rFonts w:cs="Arial"/>
          <w:noProof/>
        </w:rPr>
        <w:t>. IEEE, pp. 1–5. doi: 10.1109/IPACT.2017.8245142.</w:t>
      </w:r>
    </w:p>
    <w:p w14:paraId="66F532DF"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Jayaratne, M. </w:t>
      </w:r>
      <w:r w:rsidRPr="003C6ABB">
        <w:rPr>
          <w:rFonts w:cs="Arial"/>
          <w:i/>
          <w:iCs/>
          <w:noProof/>
        </w:rPr>
        <w:t>et al.</w:t>
      </w:r>
      <w:r w:rsidRPr="003C6ABB">
        <w:rPr>
          <w:rFonts w:cs="Arial"/>
          <w:noProof/>
        </w:rPr>
        <w:t xml:space="preserve"> (2017) ‘Apache spark based distributed self-organizing map algorithm for sensor data analysis’, in </w:t>
      </w:r>
      <w:r w:rsidRPr="003C6ABB">
        <w:rPr>
          <w:rFonts w:cs="Arial"/>
          <w:i/>
          <w:iCs/>
          <w:noProof/>
        </w:rPr>
        <w:t>IECON 2017 - 43rd Annual Conference of the IEEE Industrial Electronics Society</w:t>
      </w:r>
      <w:r w:rsidRPr="003C6ABB">
        <w:rPr>
          <w:rFonts w:cs="Arial"/>
          <w:noProof/>
        </w:rPr>
        <w:t>, pp. 8343–8349. doi: 10.1109/IECON.2017.8217465.</w:t>
      </w:r>
    </w:p>
    <w:p w14:paraId="67AD8DF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Jones, P. and Harris, I. (2008) </w:t>
      </w:r>
      <w:r w:rsidRPr="003C6ABB">
        <w:rPr>
          <w:rFonts w:cs="Arial"/>
          <w:i/>
          <w:iCs/>
          <w:noProof/>
        </w:rPr>
        <w:t>Climatic Research Unit (CRU) time-series datasets of variations in climate with variations in other phenomena</w:t>
      </w:r>
      <w:r w:rsidRPr="003C6ABB">
        <w:rPr>
          <w:rFonts w:cs="Arial"/>
          <w:noProof/>
        </w:rPr>
        <w:t xml:space="preserve">, </w:t>
      </w:r>
      <w:r w:rsidRPr="003C6ABB">
        <w:rPr>
          <w:rFonts w:cs="Arial"/>
          <w:i/>
          <w:iCs/>
          <w:noProof/>
        </w:rPr>
        <w:t>NCAS British Atmospheric Data Centre</w:t>
      </w:r>
      <w:r w:rsidRPr="003C6ABB">
        <w:rPr>
          <w:rFonts w:cs="Arial"/>
          <w:noProof/>
        </w:rPr>
        <w:t>. Available at: http://catalogue.ceda.ac.uk/uuid/3f8944800cc48e1cbc29a5ee12d8542d (Accessed: 5 November 2017).</w:t>
      </w:r>
    </w:p>
    <w:p w14:paraId="082B5D33" w14:textId="77777777" w:rsidR="003C6ABB" w:rsidRPr="003C6ABB" w:rsidRDefault="003C6ABB" w:rsidP="003C6ABB">
      <w:pPr>
        <w:widowControl w:val="0"/>
        <w:autoSpaceDE w:val="0"/>
        <w:autoSpaceDN w:val="0"/>
        <w:adjustRightInd w:val="0"/>
        <w:rPr>
          <w:rFonts w:cs="Arial"/>
          <w:noProof/>
        </w:rPr>
      </w:pPr>
      <w:r w:rsidRPr="003C6ABB">
        <w:rPr>
          <w:rFonts w:cs="Arial"/>
          <w:noProof/>
        </w:rPr>
        <w:lastRenderedPageBreak/>
        <w:t xml:space="preserve">Karpatne, A. </w:t>
      </w:r>
      <w:r w:rsidRPr="003C6ABB">
        <w:rPr>
          <w:rFonts w:cs="Arial"/>
          <w:i/>
          <w:iCs/>
          <w:noProof/>
        </w:rPr>
        <w:t>et al.</w:t>
      </w:r>
      <w:r w:rsidRPr="003C6ABB">
        <w:rPr>
          <w:rFonts w:cs="Arial"/>
          <w:noProof/>
        </w:rPr>
        <w:t xml:space="preserve"> (2017) ‘Theory-Guided Data Science: A New Paradigm for Scientific Discovery from Data’, </w:t>
      </w:r>
      <w:r w:rsidRPr="003C6ABB">
        <w:rPr>
          <w:rFonts w:cs="Arial"/>
          <w:i/>
          <w:iCs/>
          <w:noProof/>
        </w:rPr>
        <w:t>IEEE Transactions on Knowledge and Data Engineering</w:t>
      </w:r>
      <w:r w:rsidRPr="003C6ABB">
        <w:rPr>
          <w:rFonts w:cs="Arial"/>
          <w:noProof/>
        </w:rPr>
        <w:t>, 29(10), pp. 2318–2331. doi: 10.1109/TKDE.2017.2720168.</w:t>
      </w:r>
    </w:p>
    <w:p w14:paraId="02A330AB"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Kodinariya, T. M. and Makwana, P. R. (2013) ‘Review on determining number of Cluster in K-Means Clustering’, </w:t>
      </w:r>
      <w:r w:rsidRPr="003C6ABB">
        <w:rPr>
          <w:rFonts w:cs="Arial"/>
          <w:i/>
          <w:iCs/>
          <w:noProof/>
        </w:rPr>
        <w:t>International Journal of Advance Research in Computer Science and Management Studies</w:t>
      </w:r>
      <w:r w:rsidRPr="003C6ABB">
        <w:rPr>
          <w:rFonts w:cs="Arial"/>
          <w:noProof/>
        </w:rPr>
        <w:t>.</w:t>
      </w:r>
    </w:p>
    <w:p w14:paraId="498EBA01"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iu, F. </w:t>
      </w:r>
      <w:r w:rsidRPr="003C6ABB">
        <w:rPr>
          <w:rFonts w:cs="Arial"/>
          <w:i/>
          <w:iCs/>
          <w:noProof/>
        </w:rPr>
        <w:t>et al.</w:t>
      </w:r>
      <w:r w:rsidRPr="003C6ABB">
        <w:rPr>
          <w:rFonts w:cs="Arial"/>
          <w:noProof/>
        </w:rPr>
        <w:t xml:space="preserve"> (2011) </w:t>
      </w:r>
      <w:r w:rsidRPr="003C6ABB">
        <w:rPr>
          <w:rFonts w:cs="Arial"/>
          <w:i/>
          <w:iCs/>
          <w:noProof/>
        </w:rPr>
        <w:t>NIST Cloud Computing Reference Architecture Recommendations of the National Institute of Standards and Technology</w:t>
      </w:r>
      <w:r w:rsidRPr="003C6ABB">
        <w:rPr>
          <w:rFonts w:cs="Arial"/>
          <w:noProof/>
        </w:rPr>
        <w:t>. Available at: https://ws680.nist.gov/publication/get_pdf.cfm?pub_id=909505 (Accessed: 3 October 2018).</w:t>
      </w:r>
    </w:p>
    <w:p w14:paraId="0382A6D0"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iu, Y. and Weisberg, R. H. (2005) ‘Patterns of ocean current variability on the West Florida Shelf using the self-organizing map’, </w:t>
      </w:r>
      <w:r w:rsidRPr="003C6ABB">
        <w:rPr>
          <w:rFonts w:cs="Arial"/>
          <w:i/>
          <w:iCs/>
          <w:noProof/>
        </w:rPr>
        <w:t>Journal of Geophysical Research: Oceans</w:t>
      </w:r>
      <w:r w:rsidRPr="003C6ABB">
        <w:rPr>
          <w:rFonts w:cs="Arial"/>
          <w:noProof/>
        </w:rPr>
        <w:t>, 110(6), pp. 1–12. doi: 10.1029/2004JC002786.</w:t>
      </w:r>
    </w:p>
    <w:p w14:paraId="46463A00"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iu, Y. and Weisberg, R. H. (2011) ‘A Review of Self-Organizing Map Applications in Meteorology and Oceanography’, in Igadwa Mwasiagi, J. (ed.) </w:t>
      </w:r>
      <w:r w:rsidRPr="003C6ABB">
        <w:rPr>
          <w:rFonts w:cs="Arial"/>
          <w:i/>
          <w:iCs/>
          <w:noProof/>
        </w:rPr>
        <w:t>Self Organizing Maps - Applications and Novel Algorithm Design</w:t>
      </w:r>
      <w:r w:rsidRPr="003C6ABB">
        <w:rPr>
          <w:rFonts w:cs="Arial"/>
          <w:noProof/>
        </w:rPr>
        <w:t>. www.intechopen.com. doi: 10.5772/13146.</w:t>
      </w:r>
    </w:p>
    <w:p w14:paraId="0F2BF3EF"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iu, Y., Weisberg, R. H. and Mooers, C. N. K. (2006) ‘Performance evaluation of the self-organizing map for feature extraction’, </w:t>
      </w:r>
      <w:r w:rsidRPr="003C6ABB">
        <w:rPr>
          <w:rFonts w:cs="Arial"/>
          <w:i/>
          <w:iCs/>
          <w:noProof/>
        </w:rPr>
        <w:t>Journal of Geophysical Research: Oceans</w:t>
      </w:r>
      <w:r w:rsidRPr="003C6ABB">
        <w:rPr>
          <w:rFonts w:cs="Arial"/>
          <w:noProof/>
        </w:rPr>
        <w:t>, 111(5). doi: 10.1029/2005JC003117.</w:t>
      </w:r>
    </w:p>
    <w:p w14:paraId="2439DAD0"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opes, D., Palmer, K. and O’Sullivan, F. (2017) ‘Chapter 10 – Big Data: A Practitioners Perspective’, in </w:t>
      </w:r>
      <w:r w:rsidRPr="003C6ABB">
        <w:rPr>
          <w:rFonts w:cs="Arial"/>
          <w:i/>
          <w:iCs/>
          <w:noProof/>
        </w:rPr>
        <w:t>Software Architecture for Big Data and the Cloud</w:t>
      </w:r>
      <w:r w:rsidRPr="003C6ABB">
        <w:rPr>
          <w:rFonts w:cs="Arial"/>
          <w:noProof/>
        </w:rPr>
        <w:t>, pp. 167–179. doi: 10.1016/B978-0-12-805467-3.00010-7.</w:t>
      </w:r>
    </w:p>
    <w:p w14:paraId="5A8C1FDF"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Luna-Romera, J. M. </w:t>
      </w:r>
      <w:r w:rsidRPr="003C6ABB">
        <w:rPr>
          <w:rFonts w:cs="Arial"/>
          <w:i/>
          <w:iCs/>
          <w:noProof/>
        </w:rPr>
        <w:t>et al.</w:t>
      </w:r>
      <w:r w:rsidRPr="003C6ABB">
        <w:rPr>
          <w:rFonts w:cs="Arial"/>
          <w:noProof/>
        </w:rPr>
        <w:t xml:space="preserve"> (2016) ‘An approach to silhouette and dunn clustering indices applied to big data in spark’, in </w:t>
      </w:r>
      <w:r w:rsidRPr="003C6ABB">
        <w:rPr>
          <w:rFonts w:cs="Arial"/>
          <w:i/>
          <w:iCs/>
          <w:noProof/>
        </w:rPr>
        <w:t>Lecture Notes in Computer Science (including subseries Lecture Notes in Artificial Intelligence and Lecture Notes in Bioinformatics)</w:t>
      </w:r>
      <w:r w:rsidRPr="003C6ABB">
        <w:rPr>
          <w:rFonts w:cs="Arial"/>
          <w:noProof/>
        </w:rPr>
        <w:t>. doi: 10.1007/978-3-319-44636-3_15.</w:t>
      </w:r>
    </w:p>
    <w:p w14:paraId="4CAFA4B3"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Manzano-Agugliaro, F. </w:t>
      </w:r>
      <w:r w:rsidRPr="003C6ABB">
        <w:rPr>
          <w:rFonts w:cs="Arial"/>
          <w:i/>
          <w:iCs/>
          <w:noProof/>
        </w:rPr>
        <w:t>et al.</w:t>
      </w:r>
      <w:r w:rsidRPr="003C6ABB">
        <w:rPr>
          <w:rFonts w:cs="Arial"/>
          <w:noProof/>
        </w:rPr>
        <w:t xml:space="preserve"> (2015) ‘Review of bioclimatic architecture strategies for achieving thermal comfort’, </w:t>
      </w:r>
      <w:r w:rsidRPr="003C6ABB">
        <w:rPr>
          <w:rFonts w:cs="Arial"/>
          <w:i/>
          <w:iCs/>
          <w:noProof/>
        </w:rPr>
        <w:t>Renewable and Sustainable Energy Reviews</w:t>
      </w:r>
      <w:r w:rsidRPr="003C6ABB">
        <w:rPr>
          <w:rFonts w:cs="Arial"/>
          <w:noProof/>
        </w:rPr>
        <w:t>. Pergamon, 49, pp. 736–755. doi: 10.1016/J.RSER.2015.04.095.</w:t>
      </w:r>
    </w:p>
    <w:p w14:paraId="094E3615"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Mariam Varghese, S. (2015) ‘Leveraging Map Reduce With Hadoop for Weather Data Analytics’, </w:t>
      </w:r>
      <w:r w:rsidRPr="003C6ABB">
        <w:rPr>
          <w:rFonts w:cs="Arial"/>
          <w:i/>
          <w:iCs/>
          <w:noProof/>
        </w:rPr>
        <w:t>IOSR Journal of Computer Engineering Ver. II</w:t>
      </w:r>
      <w:r w:rsidRPr="003C6ABB">
        <w:rPr>
          <w:rFonts w:cs="Arial"/>
          <w:noProof/>
        </w:rPr>
        <w:t>, 17(3), pp. 2278–661. doi: 10.9790/0661-17320612.</w:t>
      </w:r>
    </w:p>
    <w:p w14:paraId="187D68F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Milne, M., Liggett, R. and Benson, A. (2009) ‘Climate Consultant 4.0 develops design guidelines for each unique climate’, </w:t>
      </w:r>
      <w:r w:rsidRPr="003C6ABB">
        <w:rPr>
          <w:rFonts w:cs="Arial"/>
          <w:i/>
          <w:iCs/>
          <w:noProof/>
        </w:rPr>
        <w:t>American Solar Energy Society Meeting</w:t>
      </w:r>
      <w:r w:rsidRPr="003C6ABB">
        <w:rPr>
          <w:rFonts w:cs="Arial"/>
          <w:noProof/>
        </w:rPr>
        <w:t>. Available at: http://www.energy-design-tools.aud.ucla.edu/papers/ases09-milne.pdf (Accessed: 10 April 2018).</w:t>
      </w:r>
    </w:p>
    <w:p w14:paraId="1E2FD0ED" w14:textId="77777777" w:rsidR="003C6ABB" w:rsidRPr="003C6ABB" w:rsidRDefault="003C6ABB" w:rsidP="003C6ABB">
      <w:pPr>
        <w:widowControl w:val="0"/>
        <w:autoSpaceDE w:val="0"/>
        <w:autoSpaceDN w:val="0"/>
        <w:adjustRightInd w:val="0"/>
        <w:rPr>
          <w:rFonts w:cs="Arial"/>
          <w:noProof/>
        </w:rPr>
      </w:pPr>
      <w:r w:rsidRPr="003C6ABB">
        <w:rPr>
          <w:rFonts w:cs="Arial"/>
          <w:i/>
          <w:iCs/>
          <w:noProof/>
        </w:rPr>
        <w:t>MLlib: Main Guide - Spark 2.3.2 Documentation</w:t>
      </w:r>
      <w:r w:rsidRPr="003C6ABB">
        <w:rPr>
          <w:rFonts w:cs="Arial"/>
          <w:noProof/>
        </w:rPr>
        <w:t xml:space="preserve"> (no date). Available at: https://spark.apache.org/docs/latest/ml-guide.html (Accessed: 16 October 2018).</w:t>
      </w:r>
    </w:p>
    <w:p w14:paraId="2B6ED2BD" w14:textId="77777777" w:rsidR="003C6ABB" w:rsidRPr="003C6ABB" w:rsidRDefault="003C6ABB" w:rsidP="003C6ABB">
      <w:pPr>
        <w:widowControl w:val="0"/>
        <w:autoSpaceDE w:val="0"/>
        <w:autoSpaceDN w:val="0"/>
        <w:adjustRightInd w:val="0"/>
        <w:rPr>
          <w:rFonts w:cs="Arial"/>
          <w:noProof/>
        </w:rPr>
      </w:pPr>
      <w:r w:rsidRPr="003C6ABB">
        <w:rPr>
          <w:rFonts w:cs="Arial"/>
          <w:noProof/>
        </w:rPr>
        <w:lastRenderedPageBreak/>
        <w:t xml:space="preserve">Netzel, P. </w:t>
      </w:r>
      <w:r w:rsidRPr="003C6ABB">
        <w:rPr>
          <w:rFonts w:cs="Arial"/>
          <w:i/>
          <w:iCs/>
          <w:noProof/>
        </w:rPr>
        <w:t>et al.</w:t>
      </w:r>
      <w:r w:rsidRPr="003C6ABB">
        <w:rPr>
          <w:rFonts w:cs="Arial"/>
          <w:noProof/>
        </w:rPr>
        <w:t xml:space="preserve"> (2016) ‘On Using a Clustering Approach for Global Climate Classification’, </w:t>
      </w:r>
      <w:r w:rsidRPr="003C6ABB">
        <w:rPr>
          <w:rFonts w:cs="Arial"/>
          <w:i/>
          <w:iCs/>
          <w:noProof/>
        </w:rPr>
        <w:t>Journal of Climate</w:t>
      </w:r>
      <w:r w:rsidRPr="003C6ABB">
        <w:rPr>
          <w:rFonts w:cs="Arial"/>
          <w:noProof/>
        </w:rPr>
        <w:t>, 29(9), pp. 3387–3401. doi: 10.1175/JCLI-D-15-0640.1.</w:t>
      </w:r>
    </w:p>
    <w:p w14:paraId="559770CE"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Nikolaou, T. G. </w:t>
      </w:r>
      <w:r w:rsidRPr="003C6ABB">
        <w:rPr>
          <w:rFonts w:cs="Arial"/>
          <w:i/>
          <w:iCs/>
          <w:noProof/>
        </w:rPr>
        <w:t>et al.</w:t>
      </w:r>
      <w:r w:rsidRPr="003C6ABB">
        <w:rPr>
          <w:rFonts w:cs="Arial"/>
          <w:noProof/>
        </w:rPr>
        <w:t xml:space="preserve"> (2012) ‘On the application of clustering techniques for office buildings’ energy and thermal comfort classification’, </w:t>
      </w:r>
      <w:r w:rsidRPr="003C6ABB">
        <w:rPr>
          <w:rFonts w:cs="Arial"/>
          <w:i/>
          <w:iCs/>
          <w:noProof/>
        </w:rPr>
        <w:t>IEEE Transactions on Smart Grid</w:t>
      </w:r>
      <w:r w:rsidRPr="003C6ABB">
        <w:rPr>
          <w:rFonts w:cs="Arial"/>
          <w:noProof/>
        </w:rPr>
        <w:t>. doi: 10.1109/TSG.2012.2215059.</w:t>
      </w:r>
    </w:p>
    <w:p w14:paraId="2DCF6801"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Olgyay, V. and Olgyay, A. (1963) </w:t>
      </w:r>
      <w:r w:rsidRPr="003C6ABB">
        <w:rPr>
          <w:rFonts w:cs="Arial"/>
          <w:i/>
          <w:iCs/>
          <w:noProof/>
        </w:rPr>
        <w:t>Design With Climate: Bioclimatic Approach to Architectural Regionalism</w:t>
      </w:r>
      <w:r w:rsidRPr="003C6ABB">
        <w:rPr>
          <w:rFonts w:cs="Arial"/>
          <w:noProof/>
        </w:rPr>
        <w:t>. Princeton University Press.</w:t>
      </w:r>
    </w:p>
    <w:p w14:paraId="08D5A7B0"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Omer, A. M. (2008) ‘Energy, environment and sustainable development’, </w:t>
      </w:r>
      <w:r w:rsidRPr="003C6ABB">
        <w:rPr>
          <w:rFonts w:cs="Arial"/>
          <w:i/>
          <w:iCs/>
          <w:noProof/>
        </w:rPr>
        <w:t>Renewable and Sustainable Energy Reviews</w:t>
      </w:r>
      <w:r w:rsidRPr="003C6ABB">
        <w:rPr>
          <w:rFonts w:cs="Arial"/>
          <w:noProof/>
        </w:rPr>
        <w:t>, 12, pp. 2265–2300. doi: 10.1016/j.rser.2007.05.001.</w:t>
      </w:r>
    </w:p>
    <w:p w14:paraId="078EBCB2"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Rhee, J. </w:t>
      </w:r>
      <w:r w:rsidRPr="003C6ABB">
        <w:rPr>
          <w:rFonts w:cs="Arial"/>
          <w:i/>
          <w:iCs/>
          <w:noProof/>
        </w:rPr>
        <w:t>et al.</w:t>
      </w:r>
      <w:r w:rsidRPr="003C6ABB">
        <w:rPr>
          <w:rFonts w:cs="Arial"/>
          <w:noProof/>
        </w:rPr>
        <w:t xml:space="preserve"> (2008) ‘Delineation of climate regions using in-situ and remotely-sensed data for the Carolinas’, </w:t>
      </w:r>
      <w:r w:rsidRPr="003C6ABB">
        <w:rPr>
          <w:rFonts w:cs="Arial"/>
          <w:i/>
          <w:iCs/>
          <w:noProof/>
        </w:rPr>
        <w:t>Remote Sensing of Environment</w:t>
      </w:r>
      <w:r w:rsidRPr="003C6ABB">
        <w:rPr>
          <w:rFonts w:cs="Arial"/>
          <w:noProof/>
        </w:rPr>
        <w:t>, 112(6), pp. 3099–3111. doi: 10.1016/j.rse.2008.03.001.</w:t>
      </w:r>
    </w:p>
    <w:p w14:paraId="09E99D28"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Rodenburg, B. and Maria Fiore, M. (2017) </w:t>
      </w:r>
      <w:r w:rsidRPr="003C6ABB">
        <w:rPr>
          <w:rFonts w:cs="Arial"/>
          <w:i/>
          <w:iCs/>
          <w:noProof/>
        </w:rPr>
        <w:t>Detecting Weather Twins using Apache Spark</w:t>
      </w:r>
      <w:r w:rsidRPr="003C6ABB">
        <w:rPr>
          <w:rFonts w:cs="Arial"/>
          <w:noProof/>
        </w:rPr>
        <w:t xml:space="preserve">, </w:t>
      </w:r>
      <w:r w:rsidRPr="003C6ABB">
        <w:rPr>
          <w:rFonts w:cs="Arial"/>
          <w:i/>
          <w:iCs/>
          <w:noProof/>
        </w:rPr>
        <w:t>LSDE: Large Scale Data Engineering 2017</w:t>
      </w:r>
      <w:r w:rsidRPr="003C6ABB">
        <w:rPr>
          <w:rFonts w:cs="Arial"/>
          <w:noProof/>
        </w:rPr>
        <w:t>. Available at: https://event.cwi.nl/lsde/2017/showcase_n2.shtml (Accessed: 29 May 2018).</w:t>
      </w:r>
    </w:p>
    <w:p w14:paraId="623ECC9D"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Rodriguez, M. A. and Buyya, R. (2017) ‘Chapter 18 – Scientific Workflow Management System for Clouds’, in </w:t>
      </w:r>
      <w:r w:rsidRPr="003C6ABB">
        <w:rPr>
          <w:rFonts w:cs="Arial"/>
          <w:i/>
          <w:iCs/>
          <w:noProof/>
        </w:rPr>
        <w:t>Software Architecture for Big Data and the Cloud</w:t>
      </w:r>
      <w:r w:rsidRPr="003C6ABB">
        <w:rPr>
          <w:rFonts w:cs="Arial"/>
          <w:noProof/>
        </w:rPr>
        <w:t>, pp. 367–387. doi: 10.1016/B978-0-12-805467-3.00018-1.</w:t>
      </w:r>
    </w:p>
    <w:p w14:paraId="1E3C8F02" w14:textId="77777777" w:rsidR="003C6ABB" w:rsidRPr="003C6ABB" w:rsidRDefault="003C6ABB" w:rsidP="003C6ABB">
      <w:pPr>
        <w:widowControl w:val="0"/>
        <w:autoSpaceDE w:val="0"/>
        <w:autoSpaceDN w:val="0"/>
        <w:adjustRightInd w:val="0"/>
        <w:rPr>
          <w:rFonts w:cs="Arial"/>
          <w:noProof/>
        </w:rPr>
      </w:pPr>
      <w:r w:rsidRPr="003C6ABB">
        <w:rPr>
          <w:rFonts w:cs="Arial"/>
          <w:noProof/>
        </w:rPr>
        <w:t>Rosenberg, A. and Hirschberg, J. (2007) ‘V-Measure: A conditional entropy-based external cluster evaluation measure’, pp. 410–420. Available at: http://www.aclweb.org/anthology/D07-1043 (Accessed: 6 June 2018).</w:t>
      </w:r>
    </w:p>
    <w:p w14:paraId="14470FC1"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Thinsungnoen, T. </w:t>
      </w:r>
      <w:r w:rsidRPr="003C6ABB">
        <w:rPr>
          <w:rFonts w:cs="Arial"/>
          <w:i/>
          <w:iCs/>
          <w:noProof/>
        </w:rPr>
        <w:t>et al.</w:t>
      </w:r>
      <w:r w:rsidRPr="003C6ABB">
        <w:rPr>
          <w:rFonts w:cs="Arial"/>
          <w:noProof/>
        </w:rPr>
        <w:t xml:space="preserve"> (2015) ‘The Clustering Validity with Silhouette and Sum of Squared Errors’, in </w:t>
      </w:r>
      <w:r w:rsidRPr="003C6ABB">
        <w:rPr>
          <w:rFonts w:cs="Arial"/>
          <w:i/>
          <w:iCs/>
          <w:noProof/>
        </w:rPr>
        <w:t>The Proceedings of the 2nd International Conference on Industrial Application Engineering 2015</w:t>
      </w:r>
      <w:r w:rsidRPr="003C6ABB">
        <w:rPr>
          <w:rFonts w:cs="Arial"/>
          <w:noProof/>
        </w:rPr>
        <w:t>. doi: 10.12792/iciae2015.012.</w:t>
      </w:r>
    </w:p>
    <w:p w14:paraId="0534124B" w14:textId="77777777" w:rsidR="003C6ABB" w:rsidRPr="003C6ABB" w:rsidRDefault="003C6ABB" w:rsidP="003C6ABB">
      <w:pPr>
        <w:widowControl w:val="0"/>
        <w:autoSpaceDE w:val="0"/>
        <w:autoSpaceDN w:val="0"/>
        <w:adjustRightInd w:val="0"/>
        <w:rPr>
          <w:rFonts w:cs="Arial"/>
          <w:noProof/>
        </w:rPr>
      </w:pPr>
      <w:r w:rsidRPr="003C6ABB">
        <w:rPr>
          <w:rFonts w:cs="Arial"/>
          <w:noProof/>
        </w:rPr>
        <w:t>Unidata (2012) ‘NetCDF-Java library and TDS version 4.6.9’. Boulder. CO: UCAR/Unidata. doi: http://doi.org/10.5065/D6RN35XM.</w:t>
      </w:r>
    </w:p>
    <w:p w14:paraId="39AE7D0C"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Wentz, F. </w:t>
      </w:r>
      <w:r w:rsidRPr="003C6ABB">
        <w:rPr>
          <w:rFonts w:cs="Arial"/>
          <w:i/>
          <w:iCs/>
          <w:noProof/>
        </w:rPr>
        <w:t>et al.</w:t>
      </w:r>
      <w:r w:rsidRPr="003C6ABB">
        <w:rPr>
          <w:rFonts w:cs="Arial"/>
          <w:noProof/>
        </w:rPr>
        <w:t xml:space="preserve"> (2015) </w:t>
      </w:r>
      <w:r w:rsidRPr="003C6ABB">
        <w:rPr>
          <w:rFonts w:cs="Arial"/>
          <w:i/>
          <w:iCs/>
          <w:noProof/>
        </w:rPr>
        <w:t>Remote Sensing Systems Cross-Calibrated Multi-Platform (CCMP) 6-hourly ocean vector wind analysis product on 0.25 deg grid, Version 2.0, [subset: CCMP V2.0 Level-3.5].</w:t>
      </w:r>
      <w:r w:rsidRPr="003C6ABB">
        <w:rPr>
          <w:rFonts w:cs="Arial"/>
          <w:noProof/>
        </w:rPr>
        <w:t xml:space="preserve"> Santa Rosa, CA: Remote Sensing Systems. Available at: www.remss.com/measurements/ccmp (Accessed: 5 November 2017).</w:t>
      </w:r>
    </w:p>
    <w:p w14:paraId="75FFF8DE"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Zaharia, M. </w:t>
      </w:r>
      <w:r w:rsidRPr="003C6ABB">
        <w:rPr>
          <w:rFonts w:cs="Arial"/>
          <w:i/>
          <w:iCs/>
          <w:noProof/>
        </w:rPr>
        <w:t>et al.</w:t>
      </w:r>
      <w:r w:rsidRPr="003C6ABB">
        <w:rPr>
          <w:rFonts w:cs="Arial"/>
          <w:noProof/>
        </w:rPr>
        <w:t xml:space="preserve"> (2013) ‘Discretized Streams: Fault-Tolerant Streaming Computation at Scale’, </w:t>
      </w:r>
      <w:r w:rsidRPr="003C6ABB">
        <w:rPr>
          <w:rFonts w:cs="Arial"/>
          <w:i/>
          <w:iCs/>
          <w:noProof/>
        </w:rPr>
        <w:t>Sosp</w:t>
      </w:r>
      <w:r w:rsidRPr="003C6ABB">
        <w:rPr>
          <w:rFonts w:cs="Arial"/>
          <w:noProof/>
        </w:rPr>
        <w:t>, (1), pp. 423–438. doi: 10.1145/2517349.2522737.</w:t>
      </w:r>
    </w:p>
    <w:p w14:paraId="77FB4FBC" w14:textId="77777777" w:rsidR="003C6ABB" w:rsidRPr="003C6ABB" w:rsidRDefault="003C6ABB" w:rsidP="003C6ABB">
      <w:pPr>
        <w:widowControl w:val="0"/>
        <w:autoSpaceDE w:val="0"/>
        <w:autoSpaceDN w:val="0"/>
        <w:adjustRightInd w:val="0"/>
        <w:rPr>
          <w:rFonts w:cs="Arial"/>
          <w:noProof/>
        </w:rPr>
      </w:pPr>
      <w:r w:rsidRPr="003C6ABB">
        <w:rPr>
          <w:rFonts w:cs="Arial"/>
          <w:noProof/>
        </w:rPr>
        <w:t xml:space="preserve">Zscheischler, J., Mahecha, M. D. and Harmeling, S. (2012) ‘Climate classifications: The value of unsupervised clustering’, in </w:t>
      </w:r>
      <w:r w:rsidRPr="003C6ABB">
        <w:rPr>
          <w:rFonts w:cs="Arial"/>
          <w:i/>
          <w:iCs/>
          <w:noProof/>
        </w:rPr>
        <w:t>Procedia Computer Science</w:t>
      </w:r>
      <w:r w:rsidRPr="003C6ABB">
        <w:rPr>
          <w:rFonts w:cs="Arial"/>
          <w:noProof/>
        </w:rPr>
        <w:t xml:space="preserve">, pp. 897–906. doi: </w:t>
      </w:r>
      <w:r w:rsidRPr="003C6ABB">
        <w:rPr>
          <w:rFonts w:cs="Arial"/>
          <w:noProof/>
        </w:rPr>
        <w:lastRenderedPageBreak/>
        <w:t>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81A02BC"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sidR="00FE6526">
          <w:rPr>
            <w:noProof/>
            <w:webHidden/>
          </w:rPr>
          <w:t>7</w:t>
        </w:r>
        <w:r>
          <w:rPr>
            <w:noProof/>
            <w:webHidden/>
          </w:rPr>
          <w:fldChar w:fldCharType="end"/>
        </w:r>
      </w:hyperlink>
    </w:p>
    <w:p w14:paraId="75815823" w14:textId="12631B2F" w:rsidR="008E681E" w:rsidRDefault="00FF785D">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FE6526">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7FDC2ACC" w14:textId="1EBFD1B7" w:rsidR="00E477E9"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7463438" w:history="1">
        <w:r w:rsidR="00E477E9" w:rsidRPr="00C06C57">
          <w:rPr>
            <w:rStyle w:val="Hyperlink"/>
            <w:noProof/>
          </w:rPr>
          <w:t>Figure 1 process diagram</w:t>
        </w:r>
        <w:r w:rsidR="00E477E9">
          <w:rPr>
            <w:noProof/>
            <w:webHidden/>
          </w:rPr>
          <w:tab/>
        </w:r>
        <w:r w:rsidR="00E477E9">
          <w:rPr>
            <w:noProof/>
            <w:webHidden/>
          </w:rPr>
          <w:fldChar w:fldCharType="begin"/>
        </w:r>
        <w:r w:rsidR="00E477E9">
          <w:rPr>
            <w:noProof/>
            <w:webHidden/>
          </w:rPr>
          <w:instrText xml:space="preserve"> PAGEREF _Toc527463438 \h </w:instrText>
        </w:r>
        <w:r w:rsidR="00E477E9">
          <w:rPr>
            <w:noProof/>
            <w:webHidden/>
          </w:rPr>
        </w:r>
        <w:r w:rsidR="00E477E9">
          <w:rPr>
            <w:noProof/>
            <w:webHidden/>
          </w:rPr>
          <w:fldChar w:fldCharType="separate"/>
        </w:r>
        <w:r w:rsidR="00FE6526">
          <w:rPr>
            <w:noProof/>
            <w:webHidden/>
          </w:rPr>
          <w:t>7</w:t>
        </w:r>
        <w:r w:rsidR="00E477E9">
          <w:rPr>
            <w:noProof/>
            <w:webHidden/>
          </w:rPr>
          <w:fldChar w:fldCharType="end"/>
        </w:r>
      </w:hyperlink>
    </w:p>
    <w:p w14:paraId="3C62C600" w14:textId="2303EE1A"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39" w:history="1">
        <w:r w:rsidRPr="00C06C57">
          <w:rPr>
            <w:rStyle w:val="Hyperlink"/>
            <w:noProof/>
            <w:lang w:val="es-CO"/>
          </w:rPr>
          <w:t xml:space="preserve">Figure 2 Manzano-Agugliaro et al. </w:t>
        </w:r>
        <w:r w:rsidRPr="00C06C57">
          <w:rPr>
            <w:rStyle w:val="Hyperlink"/>
            <w:noProof/>
          </w:rPr>
          <w:t>(2015) adapted version of the psychrometric chart</w:t>
        </w:r>
        <w:r>
          <w:rPr>
            <w:noProof/>
            <w:webHidden/>
          </w:rPr>
          <w:tab/>
        </w:r>
        <w:r>
          <w:rPr>
            <w:noProof/>
            <w:webHidden/>
          </w:rPr>
          <w:fldChar w:fldCharType="begin"/>
        </w:r>
        <w:r>
          <w:rPr>
            <w:noProof/>
            <w:webHidden/>
          </w:rPr>
          <w:instrText xml:space="preserve"> PAGEREF _Toc527463439 \h </w:instrText>
        </w:r>
        <w:r>
          <w:rPr>
            <w:noProof/>
            <w:webHidden/>
          </w:rPr>
        </w:r>
        <w:r>
          <w:rPr>
            <w:noProof/>
            <w:webHidden/>
          </w:rPr>
          <w:fldChar w:fldCharType="separate"/>
        </w:r>
        <w:r w:rsidR="00FE6526">
          <w:rPr>
            <w:noProof/>
            <w:webHidden/>
          </w:rPr>
          <w:t>10</w:t>
        </w:r>
        <w:r>
          <w:rPr>
            <w:noProof/>
            <w:webHidden/>
          </w:rPr>
          <w:fldChar w:fldCharType="end"/>
        </w:r>
      </w:hyperlink>
    </w:p>
    <w:p w14:paraId="3452CB70" w14:textId="615919F3"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0" w:history="1">
        <w:r w:rsidRPr="00C06C57">
          <w:rPr>
            <w:rStyle w:val="Hyperlink"/>
            <w:noProof/>
          </w:rPr>
          <w:t>Figure 3 Reference architecture of a WMS</w:t>
        </w:r>
        <w:r>
          <w:rPr>
            <w:noProof/>
            <w:webHidden/>
          </w:rPr>
          <w:tab/>
        </w:r>
        <w:r>
          <w:rPr>
            <w:noProof/>
            <w:webHidden/>
          </w:rPr>
          <w:fldChar w:fldCharType="begin"/>
        </w:r>
        <w:r>
          <w:rPr>
            <w:noProof/>
            <w:webHidden/>
          </w:rPr>
          <w:instrText xml:space="preserve"> PAGEREF _Toc527463440 \h </w:instrText>
        </w:r>
        <w:r>
          <w:rPr>
            <w:noProof/>
            <w:webHidden/>
          </w:rPr>
        </w:r>
        <w:r>
          <w:rPr>
            <w:noProof/>
            <w:webHidden/>
          </w:rPr>
          <w:fldChar w:fldCharType="separate"/>
        </w:r>
        <w:r w:rsidR="00FE6526">
          <w:rPr>
            <w:noProof/>
            <w:webHidden/>
          </w:rPr>
          <w:t>13</w:t>
        </w:r>
        <w:r>
          <w:rPr>
            <w:noProof/>
            <w:webHidden/>
          </w:rPr>
          <w:fldChar w:fldCharType="end"/>
        </w:r>
      </w:hyperlink>
    </w:p>
    <w:p w14:paraId="67534E91" w14:textId="2E9D2A57"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1" w:history="1">
        <w:r w:rsidRPr="00C06C57">
          <w:rPr>
            <w:rStyle w:val="Hyperlink"/>
            <w:noProof/>
          </w:rPr>
          <w:t>Figure 4 Define workflow</w:t>
        </w:r>
        <w:r>
          <w:rPr>
            <w:noProof/>
            <w:webHidden/>
          </w:rPr>
          <w:tab/>
        </w:r>
        <w:r>
          <w:rPr>
            <w:noProof/>
            <w:webHidden/>
          </w:rPr>
          <w:fldChar w:fldCharType="begin"/>
        </w:r>
        <w:r>
          <w:rPr>
            <w:noProof/>
            <w:webHidden/>
          </w:rPr>
          <w:instrText xml:space="preserve"> PAGEREF _Toc527463441 \h </w:instrText>
        </w:r>
        <w:r>
          <w:rPr>
            <w:noProof/>
            <w:webHidden/>
          </w:rPr>
        </w:r>
        <w:r>
          <w:rPr>
            <w:noProof/>
            <w:webHidden/>
          </w:rPr>
          <w:fldChar w:fldCharType="separate"/>
        </w:r>
        <w:r w:rsidR="00FE6526">
          <w:rPr>
            <w:noProof/>
            <w:webHidden/>
          </w:rPr>
          <w:t>17</w:t>
        </w:r>
        <w:r>
          <w:rPr>
            <w:noProof/>
            <w:webHidden/>
          </w:rPr>
          <w:fldChar w:fldCharType="end"/>
        </w:r>
      </w:hyperlink>
    </w:p>
    <w:p w14:paraId="01FA0A70" w14:textId="4168E60E"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2" w:history="1">
        <w:r w:rsidRPr="00C06C57">
          <w:rPr>
            <w:rStyle w:val="Hyperlink"/>
            <w:noProof/>
          </w:rPr>
          <w:t>Figure 5 Run and monitor workflow</w:t>
        </w:r>
        <w:r>
          <w:rPr>
            <w:noProof/>
            <w:webHidden/>
          </w:rPr>
          <w:tab/>
        </w:r>
        <w:r>
          <w:rPr>
            <w:noProof/>
            <w:webHidden/>
          </w:rPr>
          <w:fldChar w:fldCharType="begin"/>
        </w:r>
        <w:r>
          <w:rPr>
            <w:noProof/>
            <w:webHidden/>
          </w:rPr>
          <w:instrText xml:space="preserve"> PAGEREF _Toc527463442 \h </w:instrText>
        </w:r>
        <w:r>
          <w:rPr>
            <w:noProof/>
            <w:webHidden/>
          </w:rPr>
        </w:r>
        <w:r>
          <w:rPr>
            <w:noProof/>
            <w:webHidden/>
          </w:rPr>
          <w:fldChar w:fldCharType="separate"/>
        </w:r>
        <w:r w:rsidR="00FE6526">
          <w:rPr>
            <w:noProof/>
            <w:webHidden/>
          </w:rPr>
          <w:t>18</w:t>
        </w:r>
        <w:r>
          <w:rPr>
            <w:noProof/>
            <w:webHidden/>
          </w:rPr>
          <w:fldChar w:fldCharType="end"/>
        </w:r>
      </w:hyperlink>
    </w:p>
    <w:p w14:paraId="706F2488" w14:textId="0C5930EE"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3" w:history="1">
        <w:r w:rsidRPr="00C06C57">
          <w:rPr>
            <w:rStyle w:val="Hyperlink"/>
            <w:noProof/>
          </w:rPr>
          <w:t>Figure 6 Output and visualise results</w:t>
        </w:r>
        <w:r>
          <w:rPr>
            <w:noProof/>
            <w:webHidden/>
          </w:rPr>
          <w:tab/>
        </w:r>
        <w:r>
          <w:rPr>
            <w:noProof/>
            <w:webHidden/>
          </w:rPr>
          <w:fldChar w:fldCharType="begin"/>
        </w:r>
        <w:r>
          <w:rPr>
            <w:noProof/>
            <w:webHidden/>
          </w:rPr>
          <w:instrText xml:space="preserve"> PAGEREF _Toc527463443 \h </w:instrText>
        </w:r>
        <w:r>
          <w:rPr>
            <w:noProof/>
            <w:webHidden/>
          </w:rPr>
        </w:r>
        <w:r>
          <w:rPr>
            <w:noProof/>
            <w:webHidden/>
          </w:rPr>
          <w:fldChar w:fldCharType="separate"/>
        </w:r>
        <w:r w:rsidR="00FE6526">
          <w:rPr>
            <w:noProof/>
            <w:webHidden/>
          </w:rPr>
          <w:t>18</w:t>
        </w:r>
        <w:r>
          <w:rPr>
            <w:noProof/>
            <w:webHidden/>
          </w:rPr>
          <w:fldChar w:fldCharType="end"/>
        </w:r>
      </w:hyperlink>
    </w:p>
    <w:p w14:paraId="72D957F0" w14:textId="072C1DA7"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4" w:history="1">
        <w:r w:rsidRPr="00C06C57">
          <w:rPr>
            <w:rStyle w:val="Hyperlink"/>
            <w:noProof/>
          </w:rPr>
          <w:t>Figure 7 Manage design strategies</w:t>
        </w:r>
        <w:r>
          <w:rPr>
            <w:noProof/>
            <w:webHidden/>
          </w:rPr>
          <w:tab/>
        </w:r>
        <w:r>
          <w:rPr>
            <w:noProof/>
            <w:webHidden/>
          </w:rPr>
          <w:fldChar w:fldCharType="begin"/>
        </w:r>
        <w:r>
          <w:rPr>
            <w:noProof/>
            <w:webHidden/>
          </w:rPr>
          <w:instrText xml:space="preserve"> PAGEREF _Toc527463444 \h </w:instrText>
        </w:r>
        <w:r>
          <w:rPr>
            <w:noProof/>
            <w:webHidden/>
          </w:rPr>
        </w:r>
        <w:r>
          <w:rPr>
            <w:noProof/>
            <w:webHidden/>
          </w:rPr>
          <w:fldChar w:fldCharType="separate"/>
        </w:r>
        <w:r w:rsidR="00FE6526">
          <w:rPr>
            <w:noProof/>
            <w:webHidden/>
          </w:rPr>
          <w:t>19</w:t>
        </w:r>
        <w:r>
          <w:rPr>
            <w:noProof/>
            <w:webHidden/>
          </w:rPr>
          <w:fldChar w:fldCharType="end"/>
        </w:r>
      </w:hyperlink>
    </w:p>
    <w:p w14:paraId="170F7D90" w14:textId="66EA7A0F"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5" w:history="1">
        <w:r w:rsidRPr="00C06C57">
          <w:rPr>
            <w:rStyle w:val="Hyperlink"/>
            <w:noProof/>
          </w:rPr>
          <w:t>Figure 8 Proposed architecture (extended from: Lopes, Palmer and O’Sullivan, 2017)</w:t>
        </w:r>
        <w:r>
          <w:rPr>
            <w:noProof/>
            <w:webHidden/>
          </w:rPr>
          <w:tab/>
        </w:r>
        <w:r>
          <w:rPr>
            <w:noProof/>
            <w:webHidden/>
          </w:rPr>
          <w:fldChar w:fldCharType="begin"/>
        </w:r>
        <w:r>
          <w:rPr>
            <w:noProof/>
            <w:webHidden/>
          </w:rPr>
          <w:instrText xml:space="preserve"> PAGEREF _Toc527463445 \h </w:instrText>
        </w:r>
        <w:r>
          <w:rPr>
            <w:noProof/>
            <w:webHidden/>
          </w:rPr>
        </w:r>
        <w:r>
          <w:rPr>
            <w:noProof/>
            <w:webHidden/>
          </w:rPr>
          <w:fldChar w:fldCharType="separate"/>
        </w:r>
        <w:r w:rsidR="00FE6526">
          <w:rPr>
            <w:noProof/>
            <w:webHidden/>
          </w:rPr>
          <w:t>19</w:t>
        </w:r>
        <w:r>
          <w:rPr>
            <w:noProof/>
            <w:webHidden/>
          </w:rPr>
          <w:fldChar w:fldCharType="end"/>
        </w:r>
      </w:hyperlink>
    </w:p>
    <w:p w14:paraId="4850BC07" w14:textId="22CE09FF"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6" w:history="1">
        <w:r w:rsidRPr="00C06C57">
          <w:rPr>
            <w:rStyle w:val="Hyperlink"/>
            <w:noProof/>
          </w:rPr>
          <w:t>Figure 9 Architecture for the system.</w:t>
        </w:r>
        <w:r>
          <w:rPr>
            <w:noProof/>
            <w:webHidden/>
          </w:rPr>
          <w:tab/>
        </w:r>
        <w:r>
          <w:rPr>
            <w:noProof/>
            <w:webHidden/>
          </w:rPr>
          <w:fldChar w:fldCharType="begin"/>
        </w:r>
        <w:r>
          <w:rPr>
            <w:noProof/>
            <w:webHidden/>
          </w:rPr>
          <w:instrText xml:space="preserve"> PAGEREF _Toc527463446 \h </w:instrText>
        </w:r>
        <w:r>
          <w:rPr>
            <w:noProof/>
            <w:webHidden/>
          </w:rPr>
        </w:r>
        <w:r>
          <w:rPr>
            <w:noProof/>
            <w:webHidden/>
          </w:rPr>
          <w:fldChar w:fldCharType="separate"/>
        </w:r>
        <w:r w:rsidR="00FE6526">
          <w:rPr>
            <w:noProof/>
            <w:webHidden/>
          </w:rPr>
          <w:t>20</w:t>
        </w:r>
        <w:r>
          <w:rPr>
            <w:noProof/>
            <w:webHidden/>
          </w:rPr>
          <w:fldChar w:fldCharType="end"/>
        </w:r>
      </w:hyperlink>
    </w:p>
    <w:p w14:paraId="5C4A33A8" w14:textId="37A14490"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7" w:history="1">
        <w:r w:rsidRPr="00C06C57">
          <w:rPr>
            <w:rStyle w:val="Hyperlink"/>
            <w:noProof/>
          </w:rPr>
          <w:t>Figure 10 Simple package diagram.</w:t>
        </w:r>
        <w:r>
          <w:rPr>
            <w:noProof/>
            <w:webHidden/>
          </w:rPr>
          <w:tab/>
        </w:r>
        <w:r>
          <w:rPr>
            <w:noProof/>
            <w:webHidden/>
          </w:rPr>
          <w:fldChar w:fldCharType="begin"/>
        </w:r>
        <w:r>
          <w:rPr>
            <w:noProof/>
            <w:webHidden/>
          </w:rPr>
          <w:instrText xml:space="preserve"> PAGEREF _Toc527463447 \h </w:instrText>
        </w:r>
        <w:r>
          <w:rPr>
            <w:noProof/>
            <w:webHidden/>
          </w:rPr>
        </w:r>
        <w:r>
          <w:rPr>
            <w:noProof/>
            <w:webHidden/>
          </w:rPr>
          <w:fldChar w:fldCharType="separate"/>
        </w:r>
        <w:r w:rsidR="00FE6526">
          <w:rPr>
            <w:noProof/>
            <w:webHidden/>
          </w:rPr>
          <w:t>20</w:t>
        </w:r>
        <w:r>
          <w:rPr>
            <w:noProof/>
            <w:webHidden/>
          </w:rPr>
          <w:fldChar w:fldCharType="end"/>
        </w:r>
      </w:hyperlink>
    </w:p>
    <w:p w14:paraId="25AC8914" w14:textId="0B5F07FB"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8" w:history="1">
        <w:r w:rsidRPr="00C06C57">
          <w:rPr>
            <w:rStyle w:val="Hyperlink"/>
            <w:noProof/>
          </w:rPr>
          <w:t>Figure 11 Development increments (extended from Ambler (2004), p119).</w:t>
        </w:r>
        <w:r>
          <w:rPr>
            <w:noProof/>
            <w:webHidden/>
          </w:rPr>
          <w:tab/>
        </w:r>
        <w:r>
          <w:rPr>
            <w:noProof/>
            <w:webHidden/>
          </w:rPr>
          <w:fldChar w:fldCharType="begin"/>
        </w:r>
        <w:r>
          <w:rPr>
            <w:noProof/>
            <w:webHidden/>
          </w:rPr>
          <w:instrText xml:space="preserve"> PAGEREF _Toc527463448 \h </w:instrText>
        </w:r>
        <w:r>
          <w:rPr>
            <w:noProof/>
            <w:webHidden/>
          </w:rPr>
        </w:r>
        <w:r>
          <w:rPr>
            <w:noProof/>
            <w:webHidden/>
          </w:rPr>
          <w:fldChar w:fldCharType="separate"/>
        </w:r>
        <w:r w:rsidR="00FE6526">
          <w:rPr>
            <w:noProof/>
            <w:webHidden/>
          </w:rPr>
          <w:t>21</w:t>
        </w:r>
        <w:r>
          <w:rPr>
            <w:noProof/>
            <w:webHidden/>
          </w:rPr>
          <w:fldChar w:fldCharType="end"/>
        </w:r>
      </w:hyperlink>
    </w:p>
    <w:p w14:paraId="67137DF5" w14:textId="458757E0"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49" w:history="1">
        <w:r w:rsidRPr="00C06C57">
          <w:rPr>
            <w:rStyle w:val="Hyperlink"/>
            <w:noProof/>
          </w:rPr>
          <w:t>Figure 12 Deployment on AWS</w:t>
        </w:r>
        <w:r>
          <w:rPr>
            <w:noProof/>
            <w:webHidden/>
          </w:rPr>
          <w:tab/>
        </w:r>
        <w:r>
          <w:rPr>
            <w:noProof/>
            <w:webHidden/>
          </w:rPr>
          <w:fldChar w:fldCharType="begin"/>
        </w:r>
        <w:r>
          <w:rPr>
            <w:noProof/>
            <w:webHidden/>
          </w:rPr>
          <w:instrText xml:space="preserve"> PAGEREF _Toc527463449 \h </w:instrText>
        </w:r>
        <w:r>
          <w:rPr>
            <w:noProof/>
            <w:webHidden/>
          </w:rPr>
        </w:r>
        <w:r>
          <w:rPr>
            <w:noProof/>
            <w:webHidden/>
          </w:rPr>
          <w:fldChar w:fldCharType="separate"/>
        </w:r>
        <w:r w:rsidR="00FE6526">
          <w:rPr>
            <w:noProof/>
            <w:webHidden/>
          </w:rPr>
          <w:t>22</w:t>
        </w:r>
        <w:r>
          <w:rPr>
            <w:noProof/>
            <w:webHidden/>
          </w:rPr>
          <w:fldChar w:fldCharType="end"/>
        </w:r>
      </w:hyperlink>
    </w:p>
    <w:p w14:paraId="71D41AF5" w14:textId="47D9DA1B"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0" w:history="1">
        <w:r w:rsidRPr="00C06C57">
          <w:rPr>
            <w:rStyle w:val="Hyperlink"/>
            <w:noProof/>
          </w:rPr>
          <w:t>Figure 13 Flow diagram showing the stages of the data preparation process.</w:t>
        </w:r>
        <w:r>
          <w:rPr>
            <w:noProof/>
            <w:webHidden/>
          </w:rPr>
          <w:tab/>
        </w:r>
        <w:r>
          <w:rPr>
            <w:noProof/>
            <w:webHidden/>
          </w:rPr>
          <w:fldChar w:fldCharType="begin"/>
        </w:r>
        <w:r>
          <w:rPr>
            <w:noProof/>
            <w:webHidden/>
          </w:rPr>
          <w:instrText xml:space="preserve"> PAGEREF _Toc527463450 \h </w:instrText>
        </w:r>
        <w:r>
          <w:rPr>
            <w:noProof/>
            <w:webHidden/>
          </w:rPr>
        </w:r>
        <w:r>
          <w:rPr>
            <w:noProof/>
            <w:webHidden/>
          </w:rPr>
          <w:fldChar w:fldCharType="separate"/>
        </w:r>
        <w:r w:rsidR="00FE6526">
          <w:rPr>
            <w:noProof/>
            <w:webHidden/>
          </w:rPr>
          <w:t>23</w:t>
        </w:r>
        <w:r>
          <w:rPr>
            <w:noProof/>
            <w:webHidden/>
          </w:rPr>
          <w:fldChar w:fldCharType="end"/>
        </w:r>
      </w:hyperlink>
    </w:p>
    <w:p w14:paraId="711B2BFA" w14:textId="561D25CE"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1" w:history="1">
        <w:r w:rsidRPr="00C06C57">
          <w:rPr>
            <w:rStyle w:val="Hyperlink"/>
            <w:noProof/>
          </w:rPr>
          <w:t>Figure 14 Packages</w:t>
        </w:r>
        <w:r>
          <w:rPr>
            <w:noProof/>
            <w:webHidden/>
          </w:rPr>
          <w:tab/>
        </w:r>
        <w:r>
          <w:rPr>
            <w:noProof/>
            <w:webHidden/>
          </w:rPr>
          <w:fldChar w:fldCharType="begin"/>
        </w:r>
        <w:r>
          <w:rPr>
            <w:noProof/>
            <w:webHidden/>
          </w:rPr>
          <w:instrText xml:space="preserve"> PAGEREF _Toc527463451 \h </w:instrText>
        </w:r>
        <w:r>
          <w:rPr>
            <w:noProof/>
            <w:webHidden/>
          </w:rPr>
        </w:r>
        <w:r>
          <w:rPr>
            <w:noProof/>
            <w:webHidden/>
          </w:rPr>
          <w:fldChar w:fldCharType="separate"/>
        </w:r>
        <w:r w:rsidR="00FE6526">
          <w:rPr>
            <w:noProof/>
            <w:webHidden/>
          </w:rPr>
          <w:t>25</w:t>
        </w:r>
        <w:r>
          <w:rPr>
            <w:noProof/>
            <w:webHidden/>
          </w:rPr>
          <w:fldChar w:fldCharType="end"/>
        </w:r>
      </w:hyperlink>
    </w:p>
    <w:p w14:paraId="3A730324" w14:textId="37123AE9"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2" w:history="1">
        <w:r w:rsidRPr="00C06C57">
          <w:rPr>
            <w:rStyle w:val="Hyperlink"/>
            <w:noProof/>
          </w:rPr>
          <w:t>Figure 15 Sequence diagram for defining and running a workflow</w:t>
        </w:r>
        <w:r>
          <w:rPr>
            <w:noProof/>
            <w:webHidden/>
          </w:rPr>
          <w:tab/>
        </w:r>
        <w:r>
          <w:rPr>
            <w:noProof/>
            <w:webHidden/>
          </w:rPr>
          <w:fldChar w:fldCharType="begin"/>
        </w:r>
        <w:r>
          <w:rPr>
            <w:noProof/>
            <w:webHidden/>
          </w:rPr>
          <w:instrText xml:space="preserve"> PAGEREF _Toc527463452 \h </w:instrText>
        </w:r>
        <w:r>
          <w:rPr>
            <w:noProof/>
            <w:webHidden/>
          </w:rPr>
        </w:r>
        <w:r>
          <w:rPr>
            <w:noProof/>
            <w:webHidden/>
          </w:rPr>
          <w:fldChar w:fldCharType="separate"/>
        </w:r>
        <w:r w:rsidR="00FE6526">
          <w:rPr>
            <w:noProof/>
            <w:webHidden/>
          </w:rPr>
          <w:t>27</w:t>
        </w:r>
        <w:r>
          <w:rPr>
            <w:noProof/>
            <w:webHidden/>
          </w:rPr>
          <w:fldChar w:fldCharType="end"/>
        </w:r>
      </w:hyperlink>
    </w:p>
    <w:p w14:paraId="694C5684" w14:textId="0C2E93A7"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3" w:history="1">
        <w:r w:rsidRPr="00C06C57">
          <w:rPr>
            <w:rStyle w:val="Hyperlink"/>
            <w:noProof/>
          </w:rPr>
          <w:t>Figure 16 Sequence diagram for monitoring workflows and resources.</w:t>
        </w:r>
        <w:r>
          <w:rPr>
            <w:noProof/>
            <w:webHidden/>
          </w:rPr>
          <w:tab/>
        </w:r>
        <w:r>
          <w:rPr>
            <w:noProof/>
            <w:webHidden/>
          </w:rPr>
          <w:fldChar w:fldCharType="begin"/>
        </w:r>
        <w:r>
          <w:rPr>
            <w:noProof/>
            <w:webHidden/>
          </w:rPr>
          <w:instrText xml:space="preserve"> PAGEREF _Toc527463453 \h </w:instrText>
        </w:r>
        <w:r>
          <w:rPr>
            <w:noProof/>
            <w:webHidden/>
          </w:rPr>
        </w:r>
        <w:r>
          <w:rPr>
            <w:noProof/>
            <w:webHidden/>
          </w:rPr>
          <w:fldChar w:fldCharType="separate"/>
        </w:r>
        <w:r w:rsidR="00FE6526">
          <w:rPr>
            <w:noProof/>
            <w:webHidden/>
          </w:rPr>
          <w:t>27</w:t>
        </w:r>
        <w:r>
          <w:rPr>
            <w:noProof/>
            <w:webHidden/>
          </w:rPr>
          <w:fldChar w:fldCharType="end"/>
        </w:r>
      </w:hyperlink>
    </w:p>
    <w:p w14:paraId="309FE902" w14:textId="3061A6CA"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4" w:history="1">
        <w:r w:rsidRPr="00C06C57">
          <w:rPr>
            <w:rStyle w:val="Hyperlink"/>
            <w:noProof/>
          </w:rPr>
          <w:t>Figure 17 Sequence diagram for show or generate dashboard.</w:t>
        </w:r>
        <w:r>
          <w:rPr>
            <w:noProof/>
            <w:webHidden/>
          </w:rPr>
          <w:tab/>
        </w:r>
        <w:r>
          <w:rPr>
            <w:noProof/>
            <w:webHidden/>
          </w:rPr>
          <w:fldChar w:fldCharType="begin"/>
        </w:r>
        <w:r>
          <w:rPr>
            <w:noProof/>
            <w:webHidden/>
          </w:rPr>
          <w:instrText xml:space="preserve"> PAGEREF _Toc527463454 \h </w:instrText>
        </w:r>
        <w:r>
          <w:rPr>
            <w:noProof/>
            <w:webHidden/>
          </w:rPr>
        </w:r>
        <w:r>
          <w:rPr>
            <w:noProof/>
            <w:webHidden/>
          </w:rPr>
          <w:fldChar w:fldCharType="separate"/>
        </w:r>
        <w:r w:rsidR="00FE6526">
          <w:rPr>
            <w:noProof/>
            <w:webHidden/>
          </w:rPr>
          <w:t>28</w:t>
        </w:r>
        <w:r>
          <w:rPr>
            <w:noProof/>
            <w:webHidden/>
          </w:rPr>
          <w:fldChar w:fldCharType="end"/>
        </w:r>
      </w:hyperlink>
    </w:p>
    <w:p w14:paraId="01BAD084" w14:textId="4BCA1574"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5" w:history="1">
        <w:r w:rsidRPr="00C06C57">
          <w:rPr>
            <w:rStyle w:val="Hyperlink"/>
            <w:noProof/>
          </w:rPr>
          <w:t>Figure 18 Sequence diagram for generate dashboard.</w:t>
        </w:r>
        <w:r>
          <w:rPr>
            <w:noProof/>
            <w:webHidden/>
          </w:rPr>
          <w:tab/>
        </w:r>
        <w:r>
          <w:rPr>
            <w:noProof/>
            <w:webHidden/>
          </w:rPr>
          <w:fldChar w:fldCharType="begin"/>
        </w:r>
        <w:r>
          <w:rPr>
            <w:noProof/>
            <w:webHidden/>
          </w:rPr>
          <w:instrText xml:space="preserve"> PAGEREF _Toc527463455 \h </w:instrText>
        </w:r>
        <w:r>
          <w:rPr>
            <w:noProof/>
            <w:webHidden/>
          </w:rPr>
        </w:r>
        <w:r>
          <w:rPr>
            <w:noProof/>
            <w:webHidden/>
          </w:rPr>
          <w:fldChar w:fldCharType="separate"/>
        </w:r>
        <w:r w:rsidR="00FE6526">
          <w:rPr>
            <w:noProof/>
            <w:webHidden/>
          </w:rPr>
          <w:t>28</w:t>
        </w:r>
        <w:r>
          <w:rPr>
            <w:noProof/>
            <w:webHidden/>
          </w:rPr>
          <w:fldChar w:fldCharType="end"/>
        </w:r>
      </w:hyperlink>
    </w:p>
    <w:p w14:paraId="76DE02CF" w14:textId="4DF9336D"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6" w:history="1">
        <w:r w:rsidRPr="00C06C57">
          <w:rPr>
            <w:rStyle w:val="Hyperlink"/>
            <w:noProof/>
          </w:rPr>
          <w:t>Figure 19 User Interface package</w:t>
        </w:r>
        <w:r>
          <w:rPr>
            <w:noProof/>
            <w:webHidden/>
          </w:rPr>
          <w:tab/>
        </w:r>
        <w:r>
          <w:rPr>
            <w:noProof/>
            <w:webHidden/>
          </w:rPr>
          <w:fldChar w:fldCharType="begin"/>
        </w:r>
        <w:r>
          <w:rPr>
            <w:noProof/>
            <w:webHidden/>
          </w:rPr>
          <w:instrText xml:space="preserve"> PAGEREF _Toc527463456 \h </w:instrText>
        </w:r>
        <w:r>
          <w:rPr>
            <w:noProof/>
            <w:webHidden/>
          </w:rPr>
        </w:r>
        <w:r>
          <w:rPr>
            <w:noProof/>
            <w:webHidden/>
          </w:rPr>
          <w:fldChar w:fldCharType="separate"/>
        </w:r>
        <w:r w:rsidR="00FE6526">
          <w:rPr>
            <w:noProof/>
            <w:webHidden/>
          </w:rPr>
          <w:t>29</w:t>
        </w:r>
        <w:r>
          <w:rPr>
            <w:noProof/>
            <w:webHidden/>
          </w:rPr>
          <w:fldChar w:fldCharType="end"/>
        </w:r>
      </w:hyperlink>
    </w:p>
    <w:p w14:paraId="3E1EBB82" w14:textId="0C4C1DFB"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7" w:history="1">
        <w:r w:rsidRPr="00C06C57">
          <w:rPr>
            <w:rStyle w:val="Hyperlink"/>
            <w:noProof/>
          </w:rPr>
          <w:t>Figure 20 Workflowbuilder package</w:t>
        </w:r>
        <w:r>
          <w:rPr>
            <w:noProof/>
            <w:webHidden/>
          </w:rPr>
          <w:tab/>
        </w:r>
        <w:r>
          <w:rPr>
            <w:noProof/>
            <w:webHidden/>
          </w:rPr>
          <w:fldChar w:fldCharType="begin"/>
        </w:r>
        <w:r>
          <w:rPr>
            <w:noProof/>
            <w:webHidden/>
          </w:rPr>
          <w:instrText xml:space="preserve"> PAGEREF _Toc527463457 \h </w:instrText>
        </w:r>
        <w:r>
          <w:rPr>
            <w:noProof/>
            <w:webHidden/>
          </w:rPr>
        </w:r>
        <w:r>
          <w:rPr>
            <w:noProof/>
            <w:webHidden/>
          </w:rPr>
          <w:fldChar w:fldCharType="separate"/>
        </w:r>
        <w:r w:rsidR="00FE6526">
          <w:rPr>
            <w:noProof/>
            <w:webHidden/>
          </w:rPr>
          <w:t>30</w:t>
        </w:r>
        <w:r>
          <w:rPr>
            <w:noProof/>
            <w:webHidden/>
          </w:rPr>
          <w:fldChar w:fldCharType="end"/>
        </w:r>
      </w:hyperlink>
    </w:p>
    <w:p w14:paraId="3C0C41D1" w14:textId="70EBF4E4"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8" w:history="1">
        <w:r w:rsidRPr="00C06C57">
          <w:rPr>
            <w:rStyle w:val="Hyperlink"/>
            <w:noProof/>
          </w:rPr>
          <w:t>Figure 21 Analysis package</w:t>
        </w:r>
        <w:r>
          <w:rPr>
            <w:noProof/>
            <w:webHidden/>
          </w:rPr>
          <w:tab/>
        </w:r>
        <w:r>
          <w:rPr>
            <w:noProof/>
            <w:webHidden/>
          </w:rPr>
          <w:fldChar w:fldCharType="begin"/>
        </w:r>
        <w:r>
          <w:rPr>
            <w:noProof/>
            <w:webHidden/>
          </w:rPr>
          <w:instrText xml:space="preserve"> PAGEREF _Toc527463458 \h </w:instrText>
        </w:r>
        <w:r>
          <w:rPr>
            <w:noProof/>
            <w:webHidden/>
          </w:rPr>
        </w:r>
        <w:r>
          <w:rPr>
            <w:noProof/>
            <w:webHidden/>
          </w:rPr>
          <w:fldChar w:fldCharType="separate"/>
        </w:r>
        <w:r w:rsidR="00FE6526">
          <w:rPr>
            <w:noProof/>
            <w:webHidden/>
          </w:rPr>
          <w:t>33</w:t>
        </w:r>
        <w:r>
          <w:rPr>
            <w:noProof/>
            <w:webHidden/>
          </w:rPr>
          <w:fldChar w:fldCharType="end"/>
        </w:r>
      </w:hyperlink>
    </w:p>
    <w:p w14:paraId="3D45D5BA" w14:textId="62330C16"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59" w:history="1">
        <w:r w:rsidRPr="00C06C57">
          <w:rPr>
            <w:rStyle w:val="Hyperlink"/>
            <w:noProof/>
          </w:rPr>
          <w:t>Figure 22 Coordination package</w:t>
        </w:r>
        <w:r>
          <w:rPr>
            <w:noProof/>
            <w:webHidden/>
          </w:rPr>
          <w:tab/>
        </w:r>
        <w:r>
          <w:rPr>
            <w:noProof/>
            <w:webHidden/>
          </w:rPr>
          <w:fldChar w:fldCharType="begin"/>
        </w:r>
        <w:r>
          <w:rPr>
            <w:noProof/>
            <w:webHidden/>
          </w:rPr>
          <w:instrText xml:space="preserve"> PAGEREF _Toc527463459 \h </w:instrText>
        </w:r>
        <w:r>
          <w:rPr>
            <w:noProof/>
            <w:webHidden/>
          </w:rPr>
        </w:r>
        <w:r>
          <w:rPr>
            <w:noProof/>
            <w:webHidden/>
          </w:rPr>
          <w:fldChar w:fldCharType="separate"/>
        </w:r>
        <w:r w:rsidR="00FE6526">
          <w:rPr>
            <w:noProof/>
            <w:webHidden/>
          </w:rPr>
          <w:t>35</w:t>
        </w:r>
        <w:r>
          <w:rPr>
            <w:noProof/>
            <w:webHidden/>
          </w:rPr>
          <w:fldChar w:fldCharType="end"/>
        </w:r>
      </w:hyperlink>
    </w:p>
    <w:p w14:paraId="3B252281" w14:textId="144A709D"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0" w:history="1">
        <w:r w:rsidRPr="00C06C57">
          <w:rPr>
            <w:rStyle w:val="Hyperlink"/>
            <w:noProof/>
          </w:rPr>
          <w:t>Figure 23 Visualisation package</w:t>
        </w:r>
        <w:r>
          <w:rPr>
            <w:noProof/>
            <w:webHidden/>
          </w:rPr>
          <w:tab/>
        </w:r>
        <w:r>
          <w:rPr>
            <w:noProof/>
            <w:webHidden/>
          </w:rPr>
          <w:fldChar w:fldCharType="begin"/>
        </w:r>
        <w:r>
          <w:rPr>
            <w:noProof/>
            <w:webHidden/>
          </w:rPr>
          <w:instrText xml:space="preserve"> PAGEREF _Toc527463460 \h </w:instrText>
        </w:r>
        <w:r>
          <w:rPr>
            <w:noProof/>
            <w:webHidden/>
          </w:rPr>
        </w:r>
        <w:r>
          <w:rPr>
            <w:noProof/>
            <w:webHidden/>
          </w:rPr>
          <w:fldChar w:fldCharType="separate"/>
        </w:r>
        <w:r w:rsidR="00FE6526">
          <w:rPr>
            <w:noProof/>
            <w:webHidden/>
          </w:rPr>
          <w:t>36</w:t>
        </w:r>
        <w:r>
          <w:rPr>
            <w:noProof/>
            <w:webHidden/>
          </w:rPr>
          <w:fldChar w:fldCharType="end"/>
        </w:r>
      </w:hyperlink>
    </w:p>
    <w:p w14:paraId="1AA971DA" w14:textId="4BDF0B90"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1" w:history="1">
        <w:r w:rsidRPr="00C06C57">
          <w:rPr>
            <w:rStyle w:val="Hyperlink"/>
            <w:noProof/>
          </w:rPr>
          <w:t>Figure 24 User interface</w:t>
        </w:r>
        <w:r>
          <w:rPr>
            <w:noProof/>
            <w:webHidden/>
          </w:rPr>
          <w:tab/>
        </w:r>
        <w:r>
          <w:rPr>
            <w:noProof/>
            <w:webHidden/>
          </w:rPr>
          <w:fldChar w:fldCharType="begin"/>
        </w:r>
        <w:r>
          <w:rPr>
            <w:noProof/>
            <w:webHidden/>
          </w:rPr>
          <w:instrText xml:space="preserve"> PAGEREF _Toc527463461 \h </w:instrText>
        </w:r>
        <w:r>
          <w:rPr>
            <w:noProof/>
            <w:webHidden/>
          </w:rPr>
        </w:r>
        <w:r>
          <w:rPr>
            <w:noProof/>
            <w:webHidden/>
          </w:rPr>
          <w:fldChar w:fldCharType="separate"/>
        </w:r>
        <w:r w:rsidR="00FE6526">
          <w:rPr>
            <w:noProof/>
            <w:webHidden/>
          </w:rPr>
          <w:t>24</w:t>
        </w:r>
        <w:r>
          <w:rPr>
            <w:noProof/>
            <w:webHidden/>
          </w:rPr>
          <w:fldChar w:fldCharType="end"/>
        </w:r>
      </w:hyperlink>
    </w:p>
    <w:p w14:paraId="71817A81" w14:textId="04C2A75F"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2" w:history="1">
        <w:r w:rsidRPr="00C06C57">
          <w:rPr>
            <w:rStyle w:val="Hyperlink"/>
            <w:noProof/>
          </w:rPr>
          <w:t>Figure 25 Results dashboard</w:t>
        </w:r>
        <w:r>
          <w:rPr>
            <w:noProof/>
            <w:webHidden/>
          </w:rPr>
          <w:tab/>
        </w:r>
        <w:r>
          <w:rPr>
            <w:noProof/>
            <w:webHidden/>
          </w:rPr>
          <w:fldChar w:fldCharType="begin"/>
        </w:r>
        <w:r>
          <w:rPr>
            <w:noProof/>
            <w:webHidden/>
          </w:rPr>
          <w:instrText xml:space="preserve"> PAGEREF _Toc527463462 \h </w:instrText>
        </w:r>
        <w:r>
          <w:rPr>
            <w:noProof/>
            <w:webHidden/>
          </w:rPr>
        </w:r>
        <w:r>
          <w:rPr>
            <w:noProof/>
            <w:webHidden/>
          </w:rPr>
          <w:fldChar w:fldCharType="separate"/>
        </w:r>
        <w:r w:rsidR="00FE6526">
          <w:rPr>
            <w:noProof/>
            <w:webHidden/>
          </w:rPr>
          <w:t>24</w:t>
        </w:r>
        <w:r>
          <w:rPr>
            <w:noProof/>
            <w:webHidden/>
          </w:rPr>
          <w:fldChar w:fldCharType="end"/>
        </w:r>
      </w:hyperlink>
    </w:p>
    <w:p w14:paraId="0F459D8E" w14:textId="7D22DE43" w:rsidR="00E477E9" w:rsidRDefault="00E477E9">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7463463" w:history="1">
        <w:r w:rsidRPr="00C06C57">
          <w:rPr>
            <w:rStyle w:val="Hyperlink"/>
            <w:noProof/>
          </w:rPr>
          <w:t>Figure 26 Results dashboard</w:t>
        </w:r>
        <w:r>
          <w:rPr>
            <w:noProof/>
            <w:webHidden/>
          </w:rPr>
          <w:tab/>
        </w:r>
        <w:r>
          <w:rPr>
            <w:noProof/>
            <w:webHidden/>
          </w:rPr>
          <w:fldChar w:fldCharType="begin"/>
        </w:r>
        <w:r>
          <w:rPr>
            <w:noProof/>
            <w:webHidden/>
          </w:rPr>
          <w:instrText xml:space="preserve"> PAGEREF _Toc527463463 \h </w:instrText>
        </w:r>
        <w:r>
          <w:rPr>
            <w:noProof/>
            <w:webHidden/>
          </w:rPr>
        </w:r>
        <w:r>
          <w:rPr>
            <w:noProof/>
            <w:webHidden/>
          </w:rPr>
          <w:fldChar w:fldCharType="separate"/>
        </w:r>
        <w:r w:rsidR="00FE6526">
          <w:rPr>
            <w:noProof/>
            <w:webHidden/>
          </w:rPr>
          <w:t>25</w:t>
        </w:r>
        <w:r>
          <w:rPr>
            <w:noProof/>
            <w:webHidden/>
          </w:rPr>
          <w:fldChar w:fldCharType="end"/>
        </w:r>
      </w:hyperlink>
    </w:p>
    <w:p w14:paraId="67A202B5" w14:textId="1A13ACE2"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FF785D" w:rsidRDefault="00FF785D">
      <w:pPr>
        <w:pStyle w:val="CommentText"/>
      </w:pPr>
      <w:r>
        <w:rPr>
          <w:rStyle w:val="CommentReference"/>
        </w:rPr>
        <w:annotationRef/>
      </w:r>
      <w:r>
        <w:t>abstract</w:t>
      </w:r>
    </w:p>
  </w:comment>
  <w:comment w:id="2" w:author="Admin" w:date="2018-10-03T15:46:00Z" w:initials="A">
    <w:p w14:paraId="50F73ED0" w14:textId="77777777" w:rsidR="00FF785D" w:rsidRDefault="00FF785D">
      <w:pPr>
        <w:pStyle w:val="CommentText"/>
      </w:pPr>
      <w:r>
        <w:rPr>
          <w:rStyle w:val="CommentReference"/>
        </w:rPr>
        <w:annotationRef/>
      </w:r>
      <w:r>
        <w:t>scope</w:t>
      </w:r>
    </w:p>
  </w:comment>
  <w:comment w:id="3" w:author="Admin" w:date="2018-10-03T15:46:00Z" w:initials="A">
    <w:p w14:paraId="3831991D" w14:textId="77777777" w:rsidR="00FF785D" w:rsidRDefault="00FF785D">
      <w:pPr>
        <w:pStyle w:val="CommentText"/>
      </w:pPr>
      <w:r>
        <w:rPr>
          <w:rStyle w:val="CommentReference"/>
        </w:rPr>
        <w:annotationRef/>
      </w:r>
      <w:r>
        <w:t>approach needs text review</w:t>
      </w:r>
    </w:p>
  </w:comment>
  <w:comment w:id="8" w:author="Admin" w:date="2018-10-03T15:47:00Z" w:initials="A">
    <w:p w14:paraId="16737311" w14:textId="2976CCC3" w:rsidR="00FF785D" w:rsidRDefault="00FF785D">
      <w:pPr>
        <w:pStyle w:val="CommentText"/>
      </w:pPr>
      <w:r>
        <w:rPr>
          <w:rStyle w:val="CommentReference"/>
        </w:rPr>
        <w:annotationRef/>
      </w:r>
      <w:r>
        <w:t xml:space="preserve">make own version of this </w:t>
      </w:r>
      <w:proofErr w:type="spellStart"/>
      <w:r>
        <w:t>svg</w:t>
      </w:r>
      <w:proofErr w:type="spellEnd"/>
      <w:r>
        <w:t xml:space="preserve"> from website</w:t>
      </w:r>
    </w:p>
  </w:comment>
  <w:comment w:id="14" w:author="Admin" w:date="2018-10-03T15:48:00Z" w:initials="A">
    <w:p w14:paraId="5853F675" w14:textId="24222FA0" w:rsidR="00FF785D" w:rsidRDefault="00FF785D">
      <w:pPr>
        <w:pStyle w:val="CommentText"/>
      </w:pPr>
      <w:r>
        <w:rPr>
          <w:rStyle w:val="CommentReference"/>
        </w:rPr>
        <w:annotationRef/>
      </w:r>
      <w:r>
        <w:t>ref</w:t>
      </w:r>
    </w:p>
  </w:comment>
  <w:comment w:id="16" w:author="Admin" w:date="2018-10-03T15:48:00Z" w:initials="A">
    <w:p w14:paraId="4567BB65" w14:textId="4D0F2039" w:rsidR="00FF785D" w:rsidRDefault="00FF785D">
      <w:pPr>
        <w:pStyle w:val="CommentText"/>
      </w:pPr>
      <w:r>
        <w:rPr>
          <w:rStyle w:val="CommentReference"/>
        </w:rPr>
        <w:annotationRef/>
      </w:r>
      <w:r>
        <w:t>caption ref</w:t>
      </w:r>
    </w:p>
  </w:comment>
  <w:comment w:id="17" w:author="Admin" w:date="2018-10-03T15:49:00Z" w:initials="A">
    <w:p w14:paraId="54D4AF1B" w14:textId="07488C84" w:rsidR="00FF785D" w:rsidRDefault="00FF785D">
      <w:pPr>
        <w:pStyle w:val="CommentText"/>
      </w:pPr>
      <w:r>
        <w:rPr>
          <w:rStyle w:val="CommentReference"/>
        </w:rPr>
        <w:annotationRef/>
      </w:r>
      <w:r>
        <w:t>literature summary</w:t>
      </w:r>
    </w:p>
  </w:comment>
  <w:comment w:id="62" w:author="Admin" w:date="2018-10-16T17:46:00Z" w:initials="A">
    <w:p w14:paraId="067B6CC8" w14:textId="501B3DEC" w:rsidR="00DD156E" w:rsidRDefault="00DD156E">
      <w:pPr>
        <w:pStyle w:val="CommentText"/>
      </w:pPr>
      <w:r>
        <w:rPr>
          <w:rStyle w:val="CommentReference"/>
        </w:rPr>
        <w:annotationRef/>
      </w:r>
      <w:proofErr w:type="gramStart"/>
      <w:r>
        <w:t>this needs</w:t>
      </w:r>
      <w:proofErr w:type="gramEnd"/>
      <w:r>
        <w:t xml:space="preserve">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50F73ED0" w15:done="0"/>
  <w15:commentEx w15:paraId="3831991D" w15:done="0"/>
  <w15:commentEx w15:paraId="16737311" w15:done="0"/>
  <w15:commentEx w15:paraId="5853F675" w15:done="0"/>
  <w15:commentEx w15:paraId="4567BB65" w15:done="0"/>
  <w15:commentEx w15:paraId="54D4AF1B" w15:done="0"/>
  <w15:commentEx w15:paraId="067B6C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50F73ED0" w16cid:durableId="1F5F62D6"/>
  <w16cid:commentId w16cid:paraId="3831991D" w16cid:durableId="1F5F62E2"/>
  <w16cid:commentId w16cid:paraId="16737311" w16cid:durableId="1F5F6318"/>
  <w16cid:commentId w16cid:paraId="5853F675" w16cid:durableId="1F5F635F"/>
  <w16cid:commentId w16cid:paraId="4567BB65" w16cid:durableId="1F5F6352"/>
  <w16cid:commentId w16cid:paraId="54D4AF1B" w16cid:durableId="1F5F6377"/>
  <w16cid:commentId w16cid:paraId="067B6CC8" w16cid:durableId="1F70A2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006106"/>
    <w:multiLevelType w:val="hybridMultilevel"/>
    <w:tmpl w:val="F38AB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10"/>
  </w:num>
  <w:num w:numId="4">
    <w:abstractNumId w:val="5"/>
  </w:num>
  <w:num w:numId="5">
    <w:abstractNumId w:val="3"/>
  </w:num>
  <w:num w:numId="6">
    <w:abstractNumId w:val="7"/>
  </w:num>
  <w:num w:numId="7">
    <w:abstractNumId w:val="6"/>
  </w:num>
  <w:num w:numId="8">
    <w:abstractNumId w:val="4"/>
  </w:num>
  <w:num w:numId="9">
    <w:abstractNumId w:val="2"/>
  </w:num>
  <w:num w:numId="10">
    <w:abstractNumId w:val="0"/>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1C83"/>
    <w:rsid w:val="00010230"/>
    <w:rsid w:val="00011E1C"/>
    <w:rsid w:val="00035487"/>
    <w:rsid w:val="00066782"/>
    <w:rsid w:val="00070C58"/>
    <w:rsid w:val="00077CDD"/>
    <w:rsid w:val="00084035"/>
    <w:rsid w:val="0009042D"/>
    <w:rsid w:val="000A01A1"/>
    <w:rsid w:val="000A4C8E"/>
    <w:rsid w:val="000A64FB"/>
    <w:rsid w:val="000D4780"/>
    <w:rsid w:val="000F2634"/>
    <w:rsid w:val="0010115F"/>
    <w:rsid w:val="00107E89"/>
    <w:rsid w:val="00110AE4"/>
    <w:rsid w:val="00156001"/>
    <w:rsid w:val="00161DBD"/>
    <w:rsid w:val="00163E8F"/>
    <w:rsid w:val="0017149E"/>
    <w:rsid w:val="00182549"/>
    <w:rsid w:val="00183153"/>
    <w:rsid w:val="00185B14"/>
    <w:rsid w:val="001A5672"/>
    <w:rsid w:val="001B23C1"/>
    <w:rsid w:val="001C745C"/>
    <w:rsid w:val="001D6C58"/>
    <w:rsid w:val="001E725C"/>
    <w:rsid w:val="002103B9"/>
    <w:rsid w:val="0021389F"/>
    <w:rsid w:val="00214A4B"/>
    <w:rsid w:val="0022177C"/>
    <w:rsid w:val="00246F4F"/>
    <w:rsid w:val="00260652"/>
    <w:rsid w:val="00267A2C"/>
    <w:rsid w:val="00275D25"/>
    <w:rsid w:val="002763F0"/>
    <w:rsid w:val="002811D8"/>
    <w:rsid w:val="00284B99"/>
    <w:rsid w:val="00285874"/>
    <w:rsid w:val="002A2311"/>
    <w:rsid w:val="002A2371"/>
    <w:rsid w:val="002B5304"/>
    <w:rsid w:val="002D3FF2"/>
    <w:rsid w:val="002D7629"/>
    <w:rsid w:val="002E121C"/>
    <w:rsid w:val="002E508B"/>
    <w:rsid w:val="002F4FBC"/>
    <w:rsid w:val="002F5A95"/>
    <w:rsid w:val="00302482"/>
    <w:rsid w:val="00315474"/>
    <w:rsid w:val="00316728"/>
    <w:rsid w:val="00344394"/>
    <w:rsid w:val="00344D49"/>
    <w:rsid w:val="00375814"/>
    <w:rsid w:val="00390003"/>
    <w:rsid w:val="00392C61"/>
    <w:rsid w:val="003A615C"/>
    <w:rsid w:val="003C6ABB"/>
    <w:rsid w:val="003E20C2"/>
    <w:rsid w:val="004534D6"/>
    <w:rsid w:val="004537FE"/>
    <w:rsid w:val="004604FF"/>
    <w:rsid w:val="0048762E"/>
    <w:rsid w:val="00492FE1"/>
    <w:rsid w:val="00493014"/>
    <w:rsid w:val="004932DB"/>
    <w:rsid w:val="004A05C2"/>
    <w:rsid w:val="004B6A24"/>
    <w:rsid w:val="004E3618"/>
    <w:rsid w:val="004F3811"/>
    <w:rsid w:val="005023FE"/>
    <w:rsid w:val="00503537"/>
    <w:rsid w:val="00505139"/>
    <w:rsid w:val="005370A5"/>
    <w:rsid w:val="00573C0B"/>
    <w:rsid w:val="005C2E86"/>
    <w:rsid w:val="005C5CA7"/>
    <w:rsid w:val="005D0724"/>
    <w:rsid w:val="005E21F1"/>
    <w:rsid w:val="005F3AB3"/>
    <w:rsid w:val="0062373D"/>
    <w:rsid w:val="00632B24"/>
    <w:rsid w:val="00635AAC"/>
    <w:rsid w:val="00643CEE"/>
    <w:rsid w:val="0066208F"/>
    <w:rsid w:val="00677C9E"/>
    <w:rsid w:val="006972EB"/>
    <w:rsid w:val="006B0EF3"/>
    <w:rsid w:val="006B2A31"/>
    <w:rsid w:val="006D7A6B"/>
    <w:rsid w:val="006F4551"/>
    <w:rsid w:val="007009A5"/>
    <w:rsid w:val="00715502"/>
    <w:rsid w:val="00717748"/>
    <w:rsid w:val="00730E1D"/>
    <w:rsid w:val="007311DA"/>
    <w:rsid w:val="007409A4"/>
    <w:rsid w:val="00746CC2"/>
    <w:rsid w:val="007665FD"/>
    <w:rsid w:val="00773DA1"/>
    <w:rsid w:val="007C2043"/>
    <w:rsid w:val="007D490B"/>
    <w:rsid w:val="007E1254"/>
    <w:rsid w:val="007F23C7"/>
    <w:rsid w:val="008408DC"/>
    <w:rsid w:val="00854A60"/>
    <w:rsid w:val="00872907"/>
    <w:rsid w:val="008A603E"/>
    <w:rsid w:val="008D0F5F"/>
    <w:rsid w:val="008D21C4"/>
    <w:rsid w:val="008E521D"/>
    <w:rsid w:val="008E681E"/>
    <w:rsid w:val="00923FEB"/>
    <w:rsid w:val="00931BC5"/>
    <w:rsid w:val="00945304"/>
    <w:rsid w:val="0095568A"/>
    <w:rsid w:val="00974036"/>
    <w:rsid w:val="0098099E"/>
    <w:rsid w:val="00985BC9"/>
    <w:rsid w:val="009931CE"/>
    <w:rsid w:val="00993E71"/>
    <w:rsid w:val="00997A28"/>
    <w:rsid w:val="009A47EC"/>
    <w:rsid w:val="009C6299"/>
    <w:rsid w:val="009C6D12"/>
    <w:rsid w:val="009E0BA9"/>
    <w:rsid w:val="009F7999"/>
    <w:rsid w:val="00A1664D"/>
    <w:rsid w:val="00A22387"/>
    <w:rsid w:val="00A304D7"/>
    <w:rsid w:val="00A6556A"/>
    <w:rsid w:val="00A65B05"/>
    <w:rsid w:val="00A74D2E"/>
    <w:rsid w:val="00A75672"/>
    <w:rsid w:val="00A774C7"/>
    <w:rsid w:val="00A80FFC"/>
    <w:rsid w:val="00A816B1"/>
    <w:rsid w:val="00A828B4"/>
    <w:rsid w:val="00A84A3B"/>
    <w:rsid w:val="00A96EF3"/>
    <w:rsid w:val="00AC70FF"/>
    <w:rsid w:val="00AD7F43"/>
    <w:rsid w:val="00B217C4"/>
    <w:rsid w:val="00B51659"/>
    <w:rsid w:val="00B5722F"/>
    <w:rsid w:val="00B85B17"/>
    <w:rsid w:val="00B97A95"/>
    <w:rsid w:val="00BA1876"/>
    <w:rsid w:val="00BA357E"/>
    <w:rsid w:val="00BA6213"/>
    <w:rsid w:val="00BC5B52"/>
    <w:rsid w:val="00BC7711"/>
    <w:rsid w:val="00BD0E7E"/>
    <w:rsid w:val="00BD5112"/>
    <w:rsid w:val="00BF1692"/>
    <w:rsid w:val="00C1008D"/>
    <w:rsid w:val="00C20A49"/>
    <w:rsid w:val="00C31604"/>
    <w:rsid w:val="00C40D98"/>
    <w:rsid w:val="00C4798E"/>
    <w:rsid w:val="00C55CA2"/>
    <w:rsid w:val="00C63DC5"/>
    <w:rsid w:val="00C73BC7"/>
    <w:rsid w:val="00C80088"/>
    <w:rsid w:val="00C91729"/>
    <w:rsid w:val="00CA73BE"/>
    <w:rsid w:val="00CC797B"/>
    <w:rsid w:val="00CD0971"/>
    <w:rsid w:val="00CD7736"/>
    <w:rsid w:val="00CF68E0"/>
    <w:rsid w:val="00D25D52"/>
    <w:rsid w:val="00D25FDB"/>
    <w:rsid w:val="00D45F9E"/>
    <w:rsid w:val="00D92EF8"/>
    <w:rsid w:val="00D96118"/>
    <w:rsid w:val="00DA5402"/>
    <w:rsid w:val="00DB153A"/>
    <w:rsid w:val="00DB58EF"/>
    <w:rsid w:val="00DB7FCA"/>
    <w:rsid w:val="00DC4A31"/>
    <w:rsid w:val="00DD156E"/>
    <w:rsid w:val="00DD6149"/>
    <w:rsid w:val="00DE1BF2"/>
    <w:rsid w:val="00DE267D"/>
    <w:rsid w:val="00DF0160"/>
    <w:rsid w:val="00DF15D8"/>
    <w:rsid w:val="00E17605"/>
    <w:rsid w:val="00E17D8E"/>
    <w:rsid w:val="00E37635"/>
    <w:rsid w:val="00E45FB7"/>
    <w:rsid w:val="00E477E9"/>
    <w:rsid w:val="00E51B99"/>
    <w:rsid w:val="00E56A91"/>
    <w:rsid w:val="00E570AE"/>
    <w:rsid w:val="00E57CD8"/>
    <w:rsid w:val="00E732DE"/>
    <w:rsid w:val="00E81E92"/>
    <w:rsid w:val="00E97C47"/>
    <w:rsid w:val="00EA421F"/>
    <w:rsid w:val="00EE176E"/>
    <w:rsid w:val="00EF3513"/>
    <w:rsid w:val="00F00441"/>
    <w:rsid w:val="00F10434"/>
    <w:rsid w:val="00F14263"/>
    <w:rsid w:val="00F207FA"/>
    <w:rsid w:val="00F26DE2"/>
    <w:rsid w:val="00F27D3B"/>
    <w:rsid w:val="00F322A4"/>
    <w:rsid w:val="00F45290"/>
    <w:rsid w:val="00F83B12"/>
    <w:rsid w:val="00F87926"/>
    <w:rsid w:val="00F9052C"/>
    <w:rsid w:val="00FB1C2C"/>
    <w:rsid w:val="00FB3FED"/>
    <w:rsid w:val="00FE6526"/>
    <w:rsid w:val="00FF2EC1"/>
    <w:rsid w:val="00FF7485"/>
    <w:rsid w:val="00FF78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jpe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github.com/rolyhudson/climacolombia.git" TargetMode="External"/><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github.com/rolyhudson/griddedClimateDataProcessing.git"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n.wikipedia.org/wiki/URL" TargetMode="External"/><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DAA99-A57A-45E2-94D4-D75FA4717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43</Pages>
  <Words>29024</Words>
  <Characters>165438</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6</cp:revision>
  <dcterms:created xsi:type="dcterms:W3CDTF">2018-10-16T19:16:00Z</dcterms:created>
  <dcterms:modified xsi:type="dcterms:W3CDTF">2018-10-16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